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32530F7" w14:textId="3C314040" w:rsidR="009303D9" w:rsidRPr="008B6524" w:rsidRDefault="0026260D" w:rsidP="008B6524">
      <w:pPr>
        <w:pStyle w:val="papertitle"/>
        <w:spacing w:before="5pt" w:beforeAutospacing="1" w:after="5pt" w:afterAutospacing="1"/>
        <w:rPr>
          <w:kern w:val="48"/>
        </w:rPr>
      </w:pPr>
      <w:r>
        <w:rPr>
          <w:kern w:val="48"/>
        </w:rPr>
        <w:t>Deep Learning using Big Data</w:t>
      </w:r>
    </w:p>
    <w:p w14:paraId="1A192C1F" w14:textId="21015057" w:rsidR="00D7522C" w:rsidRDefault="00D7522C" w:rsidP="00496361">
      <w:pPr>
        <w:pStyle w:val="Author"/>
        <w:spacing w:before="5pt" w:beforeAutospacing="1" w:after="5pt" w:afterAutospacing="1" w:line="6pt" w:lineRule="auto"/>
        <w:jc w:val="both"/>
        <w:rPr>
          <w:sz w:val="16"/>
          <w:szCs w:val="16"/>
        </w:rPr>
      </w:pPr>
    </w:p>
    <w:p w14:paraId="52BE57F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B4142C5" w14:textId="0273A782" w:rsidR="00BD670B" w:rsidRDefault="005F20A2" w:rsidP="00496361">
      <w:pPr>
        <w:pStyle w:val="Author"/>
        <w:spacing w:before="5pt" w:beforeAutospacing="1"/>
        <w:ind w:start="13.60pt"/>
        <w:rPr>
          <w:sz w:val="18"/>
          <w:szCs w:val="18"/>
        </w:rPr>
      </w:pPr>
      <w:r>
        <w:rPr>
          <w:sz w:val="18"/>
          <w:szCs w:val="18"/>
        </w:rPr>
        <w:t>Claire</w:t>
      </w:r>
      <w:r w:rsidR="00F847A6" w:rsidRPr="00F847A6">
        <w:rPr>
          <w:sz w:val="18"/>
          <w:szCs w:val="18"/>
        </w:rPr>
        <w:t xml:space="preserve"> </w:t>
      </w:r>
      <w:r>
        <w:rPr>
          <w:sz w:val="18"/>
          <w:szCs w:val="18"/>
        </w:rPr>
        <w:t>O’Brien</w:t>
      </w:r>
      <w:r w:rsidR="001A3B3D" w:rsidRPr="00F847A6">
        <w:rPr>
          <w:sz w:val="18"/>
          <w:szCs w:val="18"/>
        </w:rPr>
        <w:t xml:space="preserve"> </w:t>
      </w:r>
      <w:r w:rsidR="001A3B3D" w:rsidRPr="00F847A6">
        <w:rPr>
          <w:sz w:val="18"/>
          <w:szCs w:val="18"/>
        </w:rPr>
        <w:br/>
      </w:r>
      <w:r>
        <w:rPr>
          <w:sz w:val="18"/>
          <w:szCs w:val="18"/>
        </w:rPr>
        <w:t>Data Analytics</w:t>
      </w:r>
      <w:r w:rsidR="00D72D06" w:rsidRPr="00F847A6">
        <w:rPr>
          <w:sz w:val="18"/>
          <w:szCs w:val="18"/>
        </w:rPr>
        <w:br/>
      </w:r>
      <w:r>
        <w:rPr>
          <w:sz w:val="18"/>
          <w:szCs w:val="18"/>
        </w:rPr>
        <w:t>College of Computing and Technology</w:t>
      </w:r>
      <w:r w:rsidR="001A3B3D" w:rsidRPr="00F847A6">
        <w:rPr>
          <w:i/>
          <w:sz w:val="18"/>
          <w:szCs w:val="18"/>
        </w:rPr>
        <w:br/>
      </w:r>
      <w:r>
        <w:rPr>
          <w:sz w:val="18"/>
          <w:szCs w:val="18"/>
        </w:rPr>
        <w:t>Dublin, Ireland</w:t>
      </w:r>
      <w:r w:rsidR="001A3B3D" w:rsidRPr="00F847A6">
        <w:rPr>
          <w:sz w:val="18"/>
          <w:szCs w:val="18"/>
        </w:rPr>
        <w:br/>
      </w:r>
      <w:r w:rsidRPr="005F20A2">
        <w:rPr>
          <w:sz w:val="18"/>
          <w:szCs w:val="18"/>
        </w:rPr>
        <w:t>sbs24031@student.cct.ie</w:t>
      </w:r>
    </w:p>
    <w:p w14:paraId="0CF3B4DE" w14:textId="23A9AAE5" w:rsidR="00447BB9" w:rsidRDefault="00BD670B" w:rsidP="00496361">
      <w:pPr>
        <w:pStyle w:val="Author"/>
        <w:spacing w:before="5pt" w:beforeAutospacing="1"/>
      </w:pPr>
      <w:r>
        <w:rPr>
          <w:sz w:val="18"/>
          <w:szCs w:val="18"/>
        </w:rPr>
        <w:br w:type="column"/>
      </w:r>
      <w:r w:rsidR="00447BB9">
        <w:t xml:space="preserve"> </w:t>
      </w:r>
    </w:p>
    <w:p w14:paraId="7C6E70F3"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3F02558"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ED57F9B" w14:textId="6F23F35D" w:rsidR="004D72B5" w:rsidRDefault="009303D9" w:rsidP="00972203">
      <w:pPr>
        <w:pStyle w:val="Abstract"/>
      </w:pPr>
      <w:r>
        <w:rPr>
          <w:i/>
          <w:iCs/>
        </w:rPr>
        <w:t>Abstract</w:t>
      </w:r>
      <w:r>
        <w:t>—</w:t>
      </w:r>
      <w:r w:rsidR="00D00A61">
        <w:t xml:space="preserve">This work critically </w:t>
      </w:r>
      <w:proofErr w:type="spellStart"/>
      <w:r w:rsidR="00D00A61">
        <w:t>analysed</w:t>
      </w:r>
      <w:proofErr w:type="spellEnd"/>
      <w:r w:rsidR="00D00A61">
        <w:t xml:space="preserve"> the literature regarding how Deep Learning algorithms can be combined with Big Data technologies to produce accurate and precise results. Two models were built</w:t>
      </w:r>
      <w:r w:rsidR="00F97ED9">
        <w:t>, one</w:t>
      </w:r>
      <w:r w:rsidR="00D00A61">
        <w:t xml:space="preserve"> to demonstrate the benefits of employing </w:t>
      </w:r>
      <w:r w:rsidR="00F97ED9">
        <w:t xml:space="preserve">the </w:t>
      </w:r>
      <w:r w:rsidR="00D00A61">
        <w:t xml:space="preserve">big data </w:t>
      </w:r>
      <w:r w:rsidR="00F97ED9">
        <w:t xml:space="preserve">framework </w:t>
      </w:r>
      <w:r w:rsidR="00324AE7">
        <w:t xml:space="preserve">Apache Spark using the API </w:t>
      </w:r>
      <w:proofErr w:type="spellStart"/>
      <w:r w:rsidR="00324AE7">
        <w:t>Pyspark</w:t>
      </w:r>
      <w:proofErr w:type="spellEnd"/>
      <w:r w:rsidR="00F97ED9">
        <w:t xml:space="preserve"> and the second to show the importance of choosing the </w:t>
      </w:r>
      <w:r w:rsidR="00324AE7">
        <w:t>optimal</w:t>
      </w:r>
      <w:r w:rsidR="00F97ED9">
        <w:t xml:space="preserve"> parameters for an ANN.</w:t>
      </w:r>
    </w:p>
    <w:p w14:paraId="52E48E04" w14:textId="562D1918" w:rsidR="002747CD" w:rsidRDefault="007D682F" w:rsidP="00324AE7">
      <w:pPr>
        <w:pStyle w:val="Abstract"/>
        <w:ind w:firstLine="0pt"/>
        <w:rPr>
          <w:i/>
          <w:iCs/>
        </w:rPr>
      </w:pPr>
      <w:proofErr w:type="spellStart"/>
      <w:r>
        <w:rPr>
          <w:i/>
          <w:iCs/>
        </w:rPr>
        <w:t>Git</w:t>
      </w:r>
      <w:r w:rsidR="00881987">
        <w:rPr>
          <w:i/>
          <w:iCs/>
        </w:rPr>
        <w:t>Hu</w:t>
      </w:r>
      <w:r>
        <w:rPr>
          <w:i/>
          <w:iCs/>
        </w:rPr>
        <w:t>bLink</w:t>
      </w:r>
      <w:proofErr w:type="spellEnd"/>
      <w:r>
        <w:rPr>
          <w:i/>
          <w:iCs/>
        </w:rPr>
        <w:t>:</w:t>
      </w:r>
      <w:r w:rsidR="00324AE7">
        <w:rPr>
          <w:i/>
          <w:iCs/>
        </w:rPr>
        <w:t xml:space="preserve"> </w:t>
      </w:r>
      <w:r w:rsidR="002747CD" w:rsidRPr="002747CD">
        <w:rPr>
          <w:i/>
          <w:iCs/>
        </w:rPr>
        <w:t>https://github.com/claireobrien00/Semester2CA1.git</w:t>
      </w:r>
    </w:p>
    <w:p w14:paraId="7F8D2097" w14:textId="67D57527" w:rsidR="009303D9" w:rsidRPr="004D72B5" w:rsidRDefault="004D72B5" w:rsidP="00972203">
      <w:pPr>
        <w:pStyle w:val="Keywords"/>
      </w:pPr>
      <w:r w:rsidRPr="004D72B5">
        <w:t>Keywords—</w:t>
      </w:r>
      <w:r w:rsidR="00D00A61">
        <w:t>Deep Learning, Big Data, Backpropagation, Hadoop, Apache Spark</w:t>
      </w:r>
    </w:p>
    <w:p w14:paraId="64284567" w14:textId="148FBAA4" w:rsidR="009303D9" w:rsidRDefault="009303D9" w:rsidP="006B6B66">
      <w:pPr>
        <w:pStyle w:val="Heading1"/>
      </w:pPr>
      <w:r w:rsidRPr="00D632BE">
        <w:t xml:space="preserve">Introduction </w:t>
      </w:r>
    </w:p>
    <w:p w14:paraId="68F7F4ED" w14:textId="638160E0" w:rsidR="005F2AAF" w:rsidRDefault="005F2AAF" w:rsidP="005F2AAF">
      <w:pPr>
        <w:jc w:val="both"/>
      </w:pPr>
      <w:r>
        <w:t xml:space="preserve">The chosen topic of this research is the use of Deep Learning </w:t>
      </w:r>
      <w:r w:rsidR="001B2611">
        <w:t xml:space="preserve">(DL) </w:t>
      </w:r>
      <w:r>
        <w:t>with Big Data</w:t>
      </w:r>
      <w:r w:rsidR="001B2611">
        <w:t xml:space="preserve"> (BD)</w:t>
      </w:r>
      <w:r>
        <w:t>.</w:t>
      </w:r>
      <w:r w:rsidR="0040280B">
        <w:t xml:space="preserve"> These are two prominent aspects </w:t>
      </w:r>
      <w:r w:rsidR="00324AE7">
        <w:t>of</w:t>
      </w:r>
      <w:r w:rsidR="0040280B">
        <w:t xml:space="preserve"> the field of data analytics. </w:t>
      </w:r>
      <w:r w:rsidR="0085049C">
        <w:t>Combining the two technologies</w:t>
      </w:r>
      <w:r w:rsidR="0040280B">
        <w:t xml:space="preserve"> </w:t>
      </w:r>
      <w:r w:rsidR="0085049C">
        <w:t xml:space="preserve">unlocks </w:t>
      </w:r>
      <w:r w:rsidR="0040280B">
        <w:t xml:space="preserve">the potential to predict the outcome </w:t>
      </w:r>
      <w:r w:rsidR="00324AE7">
        <w:t xml:space="preserve">and identify patterns </w:t>
      </w:r>
      <w:r w:rsidR="0040280B">
        <w:t>of large</w:t>
      </w:r>
      <w:r w:rsidR="00324AE7">
        <w:t>,</w:t>
      </w:r>
      <w:r w:rsidR="0040280B">
        <w:t xml:space="preserve"> complex datasets that were previously beyond the scope of </w:t>
      </w:r>
      <w:r w:rsidR="00324AE7">
        <w:t xml:space="preserve">traditional predictive </w:t>
      </w:r>
      <w:r w:rsidR="0040280B">
        <w:t xml:space="preserve">data </w:t>
      </w:r>
      <w:r w:rsidR="00324AE7">
        <w:t>analytics</w:t>
      </w:r>
      <w:r w:rsidR="0040280B">
        <w:t xml:space="preserve">. </w:t>
      </w:r>
    </w:p>
    <w:p w14:paraId="4EEF86F5" w14:textId="44C7CDE3" w:rsidR="0040280B" w:rsidRDefault="00687A16" w:rsidP="005F2AAF">
      <w:pPr>
        <w:jc w:val="both"/>
      </w:pPr>
      <w:r>
        <w:t>This work’s objective</w:t>
      </w:r>
      <w:r w:rsidR="0040280B">
        <w:t xml:space="preserve"> is to introduce </w:t>
      </w:r>
      <w:r w:rsidR="0085049C">
        <w:t>both concepts,</w:t>
      </w:r>
      <w:r>
        <w:t xml:space="preserve"> the expanding need for them</w:t>
      </w:r>
      <w:r w:rsidR="00EE346D">
        <w:t xml:space="preserve"> in modern data analytics</w:t>
      </w:r>
      <w:r>
        <w:t xml:space="preserve">, </w:t>
      </w:r>
      <w:r w:rsidR="0085049C">
        <w:t xml:space="preserve">their </w:t>
      </w:r>
      <w:r>
        <w:t>benefits,</w:t>
      </w:r>
      <w:r w:rsidR="0085049C">
        <w:t xml:space="preserve"> and drawbacks, investigate how they can be used in collaboration and provide a coded example of them operating in unison. </w:t>
      </w:r>
    </w:p>
    <w:p w14:paraId="48F0EE7C" w14:textId="4B7C7F54" w:rsidR="00687A16" w:rsidRDefault="00687A16" w:rsidP="005F2AAF">
      <w:pPr>
        <w:jc w:val="both"/>
      </w:pPr>
      <w:r>
        <w:rPr>
          <w:noProof/>
        </w:rPr>
        <w:drawing>
          <wp:anchor distT="0" distB="0" distL="114300" distR="114300" simplePos="0" relativeHeight="251663872" behindDoc="1" locked="0" layoutInCell="1" allowOverlap="1" wp14:anchorId="5446BA8E" wp14:editId="16090546">
            <wp:simplePos x="0" y="0"/>
            <wp:positionH relativeFrom="column">
              <wp:posOffset>589086</wp:posOffset>
            </wp:positionH>
            <wp:positionV relativeFrom="paragraph">
              <wp:posOffset>48260</wp:posOffset>
            </wp:positionV>
            <wp:extent cx="1745038" cy="1377095"/>
            <wp:effectExtent l="0" t="0" r="0" b="0"/>
            <wp:wrapTight wrapText="bothSides">
              <wp:wrapPolygon edited="0">
                <wp:start x="0" y="0"/>
                <wp:lineTo x="0" y="21321"/>
                <wp:lineTo x="21380" y="21321"/>
                <wp:lineTo x="21380" y="0"/>
                <wp:lineTo x="0" y="0"/>
              </wp:wrapPolygon>
            </wp:wrapTight>
            <wp:docPr id="6" name="Picture 6" descr="A diagram of a complex syste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A diagram of a complex syste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5038" cy="1377095"/>
                    </a:xfrm>
                    <a:prstGeom prst="rect">
                      <a:avLst/>
                    </a:prstGeom>
                  </pic:spPr>
                </pic:pic>
              </a:graphicData>
            </a:graphic>
            <wp14:sizeRelH relativeFrom="page">
              <wp14:pctWidth>0%</wp14:pctWidth>
            </wp14:sizeRelH>
            <wp14:sizeRelV relativeFrom="page">
              <wp14:pctHeight>0%</wp14:pctHeight>
            </wp14:sizeRelV>
          </wp:anchor>
        </w:drawing>
      </w:r>
    </w:p>
    <w:p w14:paraId="57D9FE1C" w14:textId="5AFC6A9A" w:rsidR="00687A16" w:rsidRDefault="00687A16" w:rsidP="005F2AAF">
      <w:pPr>
        <w:jc w:val="both"/>
      </w:pPr>
    </w:p>
    <w:p w14:paraId="64B22EE4" w14:textId="0C465528" w:rsidR="00687A16" w:rsidRDefault="00687A16" w:rsidP="005F2AAF">
      <w:pPr>
        <w:jc w:val="both"/>
      </w:pPr>
    </w:p>
    <w:p w14:paraId="643BDD74" w14:textId="5ACA9C47" w:rsidR="00687A16" w:rsidRDefault="00687A16" w:rsidP="005F2AAF">
      <w:pPr>
        <w:jc w:val="both"/>
      </w:pPr>
    </w:p>
    <w:p w14:paraId="27D4ECD6" w14:textId="3EFB586F" w:rsidR="00687A16" w:rsidRDefault="00687A16" w:rsidP="005F2AAF">
      <w:pPr>
        <w:jc w:val="both"/>
      </w:pPr>
    </w:p>
    <w:p w14:paraId="28A06590" w14:textId="77777777" w:rsidR="00687A16" w:rsidRDefault="00687A16" w:rsidP="005F2AAF">
      <w:pPr>
        <w:jc w:val="both"/>
      </w:pPr>
    </w:p>
    <w:p w14:paraId="39897BF9" w14:textId="77777777" w:rsidR="00687A16" w:rsidRDefault="00687A16" w:rsidP="005F2AAF">
      <w:pPr>
        <w:jc w:val="both"/>
      </w:pPr>
    </w:p>
    <w:p w14:paraId="5CB353CB" w14:textId="77777777" w:rsidR="00687A16" w:rsidRDefault="00687A16" w:rsidP="005F2AAF">
      <w:pPr>
        <w:jc w:val="both"/>
      </w:pPr>
    </w:p>
    <w:p w14:paraId="02E14900" w14:textId="77777777" w:rsidR="00687A16" w:rsidRDefault="00687A16" w:rsidP="005F2AAF">
      <w:pPr>
        <w:jc w:val="both"/>
      </w:pPr>
    </w:p>
    <w:p w14:paraId="5EA80B66" w14:textId="77777777" w:rsidR="00687A16" w:rsidRDefault="00687A16" w:rsidP="005F2AAF">
      <w:pPr>
        <w:jc w:val="both"/>
      </w:pPr>
    </w:p>
    <w:p w14:paraId="3924189F" w14:textId="5937FE06" w:rsidR="00687A16" w:rsidRPr="00EE346D" w:rsidRDefault="00EE346D" w:rsidP="00EE346D">
      <w:pPr>
        <w:rPr>
          <w:i/>
          <w:iCs/>
          <w:sz w:val="16"/>
          <w:szCs w:val="16"/>
        </w:rPr>
      </w:pPr>
      <w:r>
        <w:rPr>
          <w:i/>
          <w:iCs/>
          <w:sz w:val="16"/>
          <w:szCs w:val="16"/>
        </w:rPr>
        <w:t xml:space="preserve">Figure AA: Architecture of a standard Deep Learning Neural Network </w:t>
      </w:r>
      <w:r>
        <w:rPr>
          <w:i/>
          <w:iCs/>
          <w:sz w:val="16"/>
          <w:szCs w:val="16"/>
        </w:rPr>
        <w:fldChar w:fldCharType="begin"/>
      </w:r>
      <w:r>
        <w:rPr>
          <w:i/>
          <w:iCs/>
          <w:sz w:val="16"/>
          <w:szCs w:val="16"/>
        </w:rPr>
        <w:instrText xml:space="preserve"> ADDIN ZOTERO_ITEM CSL_CITATION {"citationID":"3RADuya3","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i/>
          <w:iCs/>
          <w:sz w:val="16"/>
          <w:szCs w:val="16"/>
        </w:rPr>
        <w:fldChar w:fldCharType="separate"/>
      </w:r>
      <w:r>
        <w:rPr>
          <w:i/>
          <w:iCs/>
          <w:noProof/>
          <w:sz w:val="16"/>
          <w:szCs w:val="16"/>
        </w:rPr>
        <w:t>(LeCun et al., 2015)</w:t>
      </w:r>
      <w:r>
        <w:rPr>
          <w:i/>
          <w:iCs/>
          <w:sz w:val="16"/>
          <w:szCs w:val="16"/>
        </w:rPr>
        <w:fldChar w:fldCharType="end"/>
      </w:r>
    </w:p>
    <w:p w14:paraId="533535B4" w14:textId="39814D12" w:rsidR="00FB785A" w:rsidRDefault="00FB785A" w:rsidP="005F2AAF">
      <w:pPr>
        <w:jc w:val="both"/>
      </w:pPr>
      <w:r>
        <w:t xml:space="preserve">Deep Learning refers to </w:t>
      </w:r>
      <w:r w:rsidR="006C4D12">
        <w:t>hierarchical algorithms which automatically identify patterns,</w:t>
      </w:r>
      <w:r w:rsidR="003E43EF">
        <w:t xml:space="preserve"> using unsupervised and supervised strategies,</w:t>
      </w:r>
      <w:r w:rsidR="006C4D12">
        <w:t xml:space="preserve"> between multiple features of complex datasets</w:t>
      </w:r>
      <w:r w:rsidR="003E43EF">
        <w:t>.</w:t>
      </w:r>
      <w:r w:rsidR="0026353C">
        <w:t xml:space="preserve"> DL algorithms are composed of </w:t>
      </w:r>
      <w:r w:rsidR="00687A16">
        <w:t xml:space="preserve">an input layer, </w:t>
      </w:r>
      <w:r w:rsidR="0026353C">
        <w:t xml:space="preserve">multiple </w:t>
      </w:r>
      <w:r w:rsidR="00687A16">
        <w:t xml:space="preserve">hidden </w:t>
      </w:r>
      <w:r w:rsidR="0026353C">
        <w:t>layers of non-linear transformations depending on weights, biases, and</w:t>
      </w:r>
      <w:r w:rsidR="003E43EF">
        <w:t xml:space="preserve"> </w:t>
      </w:r>
      <w:r w:rsidR="0026353C">
        <w:t>activation functions</w:t>
      </w:r>
      <w:r w:rsidR="00687A16">
        <w:t xml:space="preserve"> and an output layer</w:t>
      </w:r>
      <w:r w:rsidR="0026353C">
        <w:t>.</w:t>
      </w:r>
      <w:r w:rsidR="00EE346D">
        <w:t xml:space="preserve"> Figure AA shows a visualization of this, with each circle indicating a neuron in the neural network.</w:t>
      </w:r>
      <w:r w:rsidR="0026353C">
        <w:t xml:space="preserve"> </w:t>
      </w:r>
      <w:r w:rsidR="003E43EF">
        <w:t>The algorithms output binary/multivariate classification and regression results, which have been applied to wide</w:t>
      </w:r>
      <w:r w:rsidR="00EE346D">
        <w:t>-</w:t>
      </w:r>
      <w:r w:rsidR="003E43EF">
        <w:t>rang</w:t>
      </w:r>
      <w:r w:rsidR="00EE346D">
        <w:t>ing</w:t>
      </w:r>
      <w:r w:rsidR="003E43EF">
        <w:t xml:space="preserve"> application</w:t>
      </w:r>
      <w:r w:rsidR="00511AB6">
        <w:t>s</w:t>
      </w:r>
      <w:r w:rsidR="003E43EF">
        <w:t xml:space="preserve"> such as image </w:t>
      </w:r>
      <w:r w:rsidR="00D65E82">
        <w:t xml:space="preserve">detection, speech recognition and language processing </w:t>
      </w:r>
      <w:r w:rsidR="00D65E82">
        <w:fldChar w:fldCharType="begin"/>
      </w:r>
      <w:r w:rsidR="00D65E82">
        <w:instrText xml:space="preserve"> ADDIN ZOTERO_ITEM CSL_CITATION {"citationID":"DRbqTRS3","properties":{"formattedCitation":"(Jan et al., 2019; Najafabadi et al., 2015; Zhang et al., 2018)","plainCitation":"(Jan et al., 2019; Najafabadi et al., 2015; Zhang et al., 2018)","noteIndex":0},"citationItems":[{"id":1259,"uris":["http://zotero.org/users/8511407/items/F62Z8UBS"],"itemData":{"id":1259,"type":"article-journal","abstract":"Deep learning methods are extensively applied to various ﬁelds of science and engineering such as speech recognition, image classiﬁcations, and learning methods in language processing. Similarly, traditional data processing techniques have several limitations of processing large amount of data. In addition, Big Data analytics requires new and sophisticated algorithms based on machine and deep learning techniques to process data in real-time with high accuracy and eﬃciency. However, recently, research incorporated various deep learning techniques with hybrid learning and training mechanisms of processing data with high speed. Most of these techniques are speciﬁc to scenarios and based on vector space thus, shows poor performance in generic scenarios and learning features in big data. In addition, one of the reason of such failure is high involvement of humans to design sophisticated and optimized algorithms based on machine and deep learning techniques. In this article, we bring forward an approach of comparing various deep learning techniques for processing huge amount of data with different number of neurons and hidden layers. The comparative study shows that deep learning techniques can be built by introducing a number of methods in combination with supervised and unsupervised training techniques. © 2017 Elsevier Ltd. All rights reserved.","container-title":"Computers &amp; Electrical Engineering","DOI":"10.1016/j.compeleceng.2017.12.009","ISSN":"00457906","journalAbbreviation":"Computers &amp; Electrical Engineering","language":"en","page":"275-287","source":"DOI.org (Crossref)","title":"Deep learning in big data Analytics: A comparative study","title-short":"Deep learning in big data Analytics","volume":"75","author":[{"family":"Jan","given":"Bilal"},{"family":"Farman","given":"Haleem"},{"family":"Khan","given":"Murad"},{"family":"Imran","given":"Muhammad"},{"family":"Islam","given":"Ihtesham Ul"},{"family":"Ahmad","given":"Awais"},{"family":"Ali","given":"Shaukat"},{"family":"Jeon","given":"Gwanggil"}],"issued":{"date-parts":[["2019",5]]}}},{"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id":1261,"uris":["http://zotero.org/users/8511407/items/BDXUMMZQ"],"itemData":{"id":1261,"type":"article-journal","abstract":"Deep learning, as one of the most currently remarkable machine learning techniques, has achieved great success in many applications such as image analysis, speech recognition and text understanding. It uses supervised and unsupervised strategies to learn multi-level representations and features in hierarchical architectures for the tasks of classiﬁcation and pattern recognition. Recent development in sensor networks and communication technologies has enabled the collection of big data. Although big data provides great opportunities for a broad of areas including e-commerce, industrial control and smart medical, it poses many challenging issues on data mining and information processing due to its characteristics of large volume, large variety, large velocity and large veracity. In the past few years, deep learning has played an important role in big data analytic solutions. In this paper, we review the emerging researches of deep learning models for big data feature learning. Furthermore, we point out the remaining challenges of big data deep learning and discuss the future topics.","container-title":"Information Fusion","DOI":"10.1016/j.inffus.2017.10.006","ISSN":"15662535","journalAbbreviation":"Information Fusion","language":"en","page":"146-157","source":"DOI.org (Crossref)","title":"A survey on deep learning for big data","volume":"42","author":[{"family":"Zhang","given":"Qingchen"},{"family":"Yang","given":"Laurence T."},{"family":"Chen","given":"Zhikui"},{"family":"Li","given":"Peng"}],"issued":{"date-parts":[["2018",7]]}}}],"schema":"https://github.com/citation-style-language/schema/raw/master/csl-citation.json"} </w:instrText>
      </w:r>
      <w:r w:rsidR="00D65E82">
        <w:fldChar w:fldCharType="separate"/>
      </w:r>
      <w:r w:rsidR="00D65E82">
        <w:rPr>
          <w:noProof/>
        </w:rPr>
        <w:t>(Jan et al., 2019; Najafabadi et al., 2015; Zhang et al., 2018)</w:t>
      </w:r>
      <w:r w:rsidR="00D65E82">
        <w:fldChar w:fldCharType="end"/>
      </w:r>
      <w:r w:rsidR="00D65E82">
        <w:t>.</w:t>
      </w:r>
      <w:r w:rsidR="00C7140B">
        <w:t xml:space="preserve"> </w:t>
      </w:r>
      <w:r w:rsidR="004C6320">
        <w:t>Deep Neural Networks’</w:t>
      </w:r>
      <w:r w:rsidR="00C7140B">
        <w:t xml:space="preserve"> signature is the concept of backpropagation </w:t>
      </w:r>
      <w:r w:rsidR="00C7140B">
        <w:fldChar w:fldCharType="begin"/>
      </w:r>
      <w:r w:rsidR="00C7140B">
        <w:instrText xml:space="preserve"> ADDIN ZOTERO_ITEM CSL_CITATION {"citationID":"0TtDYt2K","properties":{"formattedCitation":"(Chae et al., 2018)","plainCitation":"(Chae et al., 2018)","noteIndex":0},"citationItems":[{"id":1263,"uris":["http://zotero.org/users/8511407/items/X5EG34NH"],"itemData":{"id":1263,"type":"article-journal","abstract":"Infectious disease occurs when a person is infected by a pathogen from another person or an animal. It is a problem that causes harm at both individual and macro scales. The Korea Center for Disease Control (KCDC) operates a surveillance system to minimize infectious disease contagions. However, in this system, it is difﬁcult to immediately act against infectious disease because of missing and delayed reports. Moreover, infectious disease trends are not known, which means prediction is not easy. This study predicts infectious diseases by optimizing the parameters of deep learning algorithms while considering big data including social media data. The performance of the deep neural network (DNN) and long-short term memory (LSTM) learning models were compared with the autoregressive integrated moving average (ARIMA) when predicting three infectious diseases one week into the future. The results show that the DNN and LSTM models perform better than ARIMA. When predicting chickenpox, the top-10 DNN and LSTM models improved average performance by 24% and 19%, respectively. The DNN model performed stably and the LSTM model was more accurate when infectious disease was spreading. We believe that this study’s models can help eliminate reporting delays in existing surveillance systems and, therefore, minimize costs to society.","container-title":"International Journal of Environmental Research and Public Health","DOI":"10.3390/ijerph15081596","ISSN":"1660-4601","issue":"8","journalAbbreviation":"IJERPH","language":"en","license":"https://creativecommons.org/licenses/by/4.0/","page":"1596","source":"DOI.org (Crossref)","title":"Predicting Infectious Disease Using Deep Learning and Big Data","volume":"15","author":[{"family":"Chae","given":"Sangwon"},{"family":"Kwon","given":"Sungjun"},{"family":"Lee","given":"Donghyun"}],"issued":{"date-parts":[["2018",7,27]]}}}],"schema":"https://github.com/citation-style-language/schema/raw/master/csl-citation.json"} </w:instrText>
      </w:r>
      <w:r w:rsidR="00C7140B">
        <w:fldChar w:fldCharType="separate"/>
      </w:r>
      <w:r w:rsidR="00C7140B">
        <w:rPr>
          <w:noProof/>
        </w:rPr>
        <w:t>(Chae et al., 2018)</w:t>
      </w:r>
      <w:r w:rsidR="00C7140B">
        <w:fldChar w:fldCharType="end"/>
      </w:r>
      <w:r w:rsidR="00511AB6">
        <w:t xml:space="preserve">. This key characteristic creates a </w:t>
      </w:r>
      <w:r w:rsidR="00EE346D">
        <w:t xml:space="preserve">feed forward </w:t>
      </w:r>
      <w:r w:rsidR="00511AB6">
        <w:t xml:space="preserve">loop in which the weights and biases are </w:t>
      </w:r>
      <w:r w:rsidR="005325DF">
        <w:t xml:space="preserve">updated to improve the result with </w:t>
      </w:r>
      <w:r w:rsidR="005325DF">
        <w:t xml:space="preserve">each iteration. The numerous hidden layers within the DL algorithm </w:t>
      </w:r>
      <w:r w:rsidR="00147AB6">
        <w:t xml:space="preserve">are trained using calculus, namely stochastic gradient descent </w:t>
      </w:r>
      <w:r w:rsidR="005325DF">
        <w:fldChar w:fldCharType="begin"/>
      </w:r>
      <w:r w:rsidR="005325DF">
        <w:instrText xml:space="preserve"> ADDIN ZOTERO_ITEM CSL_CITATION {"citationID":"HRo8uLkh","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5325DF">
        <w:fldChar w:fldCharType="separate"/>
      </w:r>
      <w:r w:rsidR="005325DF">
        <w:rPr>
          <w:noProof/>
        </w:rPr>
        <w:t>(LeCun et al., 2015)</w:t>
      </w:r>
      <w:r w:rsidR="005325DF">
        <w:fldChar w:fldCharType="end"/>
      </w:r>
      <w:r w:rsidR="00147AB6">
        <w:t>.</w:t>
      </w:r>
      <w:r w:rsidR="00805DB8">
        <w:t xml:space="preserve"> The aim is to find the parameters</w:t>
      </w:r>
      <w:r w:rsidR="00A17372">
        <w:t xml:space="preserve"> where</w:t>
      </w:r>
      <w:r w:rsidR="00805DB8">
        <w:t xml:space="preserve"> the loss</w:t>
      </w:r>
      <w:r w:rsidR="00A17372">
        <w:t xml:space="preserve"> is at a minimum</w:t>
      </w:r>
      <w:r w:rsidR="00805DB8">
        <w:t xml:space="preserve">, which is identified by calculating the gradient </w:t>
      </w:r>
      <w:r w:rsidR="00E84B6D">
        <w:t xml:space="preserve">descent </w:t>
      </w:r>
      <w:r w:rsidR="00805DB8">
        <w:t>iteratively</w:t>
      </w:r>
      <w:r w:rsidR="00A17372">
        <w:t xml:space="preserve"> until it converges to a fixed value </w:t>
      </w:r>
      <w:r w:rsidR="00A17372">
        <w:fldChar w:fldCharType="begin"/>
      </w:r>
      <w:r w:rsidR="00E5571D">
        <w:instrText xml:space="preserve"> ADDIN ZOTERO_ITEM CSL_CITATION {"citationID":"iBP12mj4","properties":{"formattedCitation":"(Alsheikh et al., 2016)","plainCitation":"(Alsheikh et al., 2016)","noteIndex":0},"citationItems":[{"id":1308,"uris":["http://zotero.org/users/8511407/items/GK5UMJCJ"],"itemData":{"id":1308,"type":"article-journal","abstract":"The proliferation of mobile devices, such as smartphones and Internet of Things (IoT) gadgets, results in the recent mobile big data (MBD) era. Collecting MBD is unproﬁtable unless suitable analytics and learning methods are utilized for extracting meaningful information and hidden patterns from data. This article presents an overview and brief tutorial of deep learning in MBD analytics and discusses a scalable learning framework over Apache Spark. Speciﬁcally, a distributed deep learning is executed as an iterative MapReduce computing on many Spark workers. Each Spark worker learns a partial deep model on a partition of the overall MBD, and a master deep model is then built by averaging the parameters of all partial models. This Spark-based framework speeds up the learning of deep models consisting of many hidden layers and millions of parameters. We use a context-aware activity recognition application with a real-world dataset containing millions of samples to validate our framework and assess its speedup effectiveness.","language":"en","source":"Zotero","title":"Mobile Big Data Analytics Using Deep Learning and Apache Spark","author":[{"family":"Alsheikh","given":"Mohammad Abu"},{"family":"Niyato","given":"Dusit"},{"family":"Lin","given":"Shaowei"},{"family":"Tan","given":"Hwee-Pink"},{"family":"Han","given":"Zhu"}],"issued":{"date-parts":[["2016"]]}}}],"schema":"https://github.com/citation-style-language/schema/raw/master/csl-citation.json"} </w:instrText>
      </w:r>
      <w:r w:rsidR="00A17372">
        <w:fldChar w:fldCharType="separate"/>
      </w:r>
      <w:r w:rsidR="00E5571D">
        <w:rPr>
          <w:noProof/>
        </w:rPr>
        <w:t>(Alsheikh et al., 2016)</w:t>
      </w:r>
      <w:r w:rsidR="00A17372">
        <w:fldChar w:fldCharType="end"/>
      </w:r>
      <w:r w:rsidR="00A17372">
        <w:t>.</w:t>
      </w:r>
    </w:p>
    <w:p w14:paraId="1A409820" w14:textId="594CFC41" w:rsidR="00813028" w:rsidRDefault="00D65E82" w:rsidP="005F2AAF">
      <w:pPr>
        <w:jc w:val="both"/>
      </w:pPr>
      <w:r>
        <w:t xml:space="preserve">The second focus of this work is Big Data. </w:t>
      </w:r>
      <w:r w:rsidR="004042E9">
        <w:t>Big data ha</w:t>
      </w:r>
      <w:r w:rsidR="00D10C47">
        <w:t>s</w:t>
      </w:r>
      <w:r w:rsidR="004042E9">
        <w:t xml:space="preserve"> become</w:t>
      </w:r>
      <w:r w:rsidR="00217A85">
        <w:t xml:space="preserve"> </w:t>
      </w:r>
      <w:r w:rsidR="004042E9">
        <w:t>prevalent due to the abundance of data</w:t>
      </w:r>
      <w:r w:rsidR="00217A85">
        <w:t>, particularly the rate,</w:t>
      </w:r>
      <w:r w:rsidR="004042E9">
        <w:t xml:space="preserve"> being generated.</w:t>
      </w:r>
    </w:p>
    <w:p w14:paraId="412C0FFA" w14:textId="4A73D8B2" w:rsidR="00813028" w:rsidRDefault="00687A16" w:rsidP="005F2AAF">
      <w:pPr>
        <w:jc w:val="both"/>
      </w:pPr>
      <w:r>
        <w:rPr>
          <w:noProof/>
        </w:rPr>
        <w:drawing>
          <wp:anchor distT="0" distB="0" distL="114300" distR="114300" simplePos="0" relativeHeight="251662848" behindDoc="1" locked="0" layoutInCell="1" allowOverlap="1" wp14:anchorId="55D5D4A3" wp14:editId="750C44FF">
            <wp:simplePos x="0" y="0"/>
            <wp:positionH relativeFrom="column">
              <wp:posOffset>0</wp:posOffset>
            </wp:positionH>
            <wp:positionV relativeFrom="paragraph">
              <wp:posOffset>166951</wp:posOffset>
            </wp:positionV>
            <wp:extent cx="3089910" cy="986155"/>
            <wp:effectExtent l="0" t="0" r="0" b="4445"/>
            <wp:wrapTight wrapText="bothSides">
              <wp:wrapPolygon edited="0">
                <wp:start x="0" y="0"/>
                <wp:lineTo x="0" y="21419"/>
                <wp:lineTo x="21485" y="21419"/>
                <wp:lineTo x="21485" y="0"/>
                <wp:lineTo x="0" y="0"/>
              </wp:wrapPolygon>
            </wp:wrapTight>
            <wp:docPr id="5" name="Picture 5" descr="A diagram of a management system&#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diagram of a management syste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986155"/>
                    </a:xfrm>
                    <a:prstGeom prst="rect">
                      <a:avLst/>
                    </a:prstGeom>
                  </pic:spPr>
                </pic:pic>
              </a:graphicData>
            </a:graphic>
            <wp14:sizeRelH relativeFrom="page">
              <wp14:pctWidth>0%</wp14:pctWidth>
            </wp14:sizeRelH>
            <wp14:sizeRelV relativeFrom="page">
              <wp14:pctHeight>0%</wp14:pctHeight>
            </wp14:sizeRelV>
          </wp:anchor>
        </w:drawing>
      </w:r>
    </w:p>
    <w:p w14:paraId="52CC5B3C" w14:textId="0ED4CE7E" w:rsidR="00813028" w:rsidRPr="00813028" w:rsidRDefault="00813028" w:rsidP="00813028">
      <w:pPr>
        <w:rPr>
          <w:i/>
          <w:iCs/>
          <w:sz w:val="16"/>
          <w:szCs w:val="16"/>
        </w:rPr>
      </w:pPr>
      <w:r>
        <w:rPr>
          <w:i/>
          <w:iCs/>
          <w:sz w:val="16"/>
          <w:szCs w:val="16"/>
        </w:rPr>
        <w:t>Figure CC: Function of B</w:t>
      </w:r>
      <w:r w:rsidR="00E84B6D">
        <w:rPr>
          <w:i/>
          <w:iCs/>
          <w:sz w:val="16"/>
          <w:szCs w:val="16"/>
        </w:rPr>
        <w:t>i</w:t>
      </w:r>
      <w:r>
        <w:rPr>
          <w:i/>
          <w:iCs/>
          <w:sz w:val="16"/>
          <w:szCs w:val="16"/>
        </w:rPr>
        <w:t xml:space="preserve">g Data Frameworks </w:t>
      </w:r>
      <w:r>
        <w:rPr>
          <w:i/>
          <w:iCs/>
          <w:sz w:val="16"/>
          <w:szCs w:val="16"/>
        </w:rPr>
        <w:fldChar w:fldCharType="begin"/>
      </w:r>
      <w:r>
        <w:rPr>
          <w:i/>
          <w:iCs/>
          <w:sz w:val="16"/>
          <w:szCs w:val="16"/>
        </w:rPr>
        <w:instrText xml:space="preserve"> ADDIN ZOTERO_ITEM CSL_CITATION {"citationID":"LU2LAJA9","properties":{"formattedCitation":"(Gandomi and Haider, 2015)","plainCitation":"(Gandomi and Haider, 2015)","noteIndex":0},"citationItems":[{"id":1294,"uris":["http://zotero.org/users/8511407/items/94GWR7V3"],"itemData":{"id":1294,"type":"article-journal","abstract":"Size is the ﬁrst, and at times, the only dimension that leaps out at the mention of big data. This paper attempts to offer a broader deﬁnition of big data that captures its other unique and deﬁning characteristics. The rapid evolution and adoption of big data by industry has leapfrogged the discourse to popular outlets, forcing the academic press to catch up. Academic journals in numerous disciplines, which will beneﬁt from a relevant discussion of big data, have yet to cover the topic. This paper presents a consolidated description of big data by integrating deﬁ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ﬁ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ﬁcient algorithms that may avoid big data pitfalls, such as spurious correlation.","container-title":"International Journal of Information Management","DOI":"10.1016/j.ijinfomgt.2014.10.007","ISSN":"02684012","issue":"2","journalAbbreviation":"International Journal of Information Management","language":"en","page":"137-144","source":"DOI.org (Crossref)","title":"Beyond the hype: Big data concepts, methods, and analytics","title-short":"Beyond the hype","volume":"35","author":[{"family":"Gandomi","given":"Amir"},{"family":"Haider","given":"Murtaza"}],"issued":{"date-parts":[["2015",4]]}}}],"schema":"https://github.com/citation-style-language/schema/raw/master/csl-citation.json"} </w:instrText>
      </w:r>
      <w:r>
        <w:rPr>
          <w:i/>
          <w:iCs/>
          <w:sz w:val="16"/>
          <w:szCs w:val="16"/>
        </w:rPr>
        <w:fldChar w:fldCharType="separate"/>
      </w:r>
      <w:r>
        <w:rPr>
          <w:i/>
          <w:iCs/>
          <w:noProof/>
          <w:sz w:val="16"/>
          <w:szCs w:val="16"/>
        </w:rPr>
        <w:t>(Gandomi and Haider, 2015)</w:t>
      </w:r>
      <w:r>
        <w:rPr>
          <w:i/>
          <w:iCs/>
          <w:sz w:val="16"/>
          <w:szCs w:val="16"/>
        </w:rPr>
        <w:fldChar w:fldCharType="end"/>
      </w:r>
    </w:p>
    <w:p w14:paraId="75B2379E" w14:textId="77777777" w:rsidR="00813028" w:rsidRDefault="00813028" w:rsidP="005F2AAF">
      <w:pPr>
        <w:jc w:val="both"/>
      </w:pPr>
    </w:p>
    <w:p w14:paraId="54B54CC9" w14:textId="04D4E06C" w:rsidR="004E5091" w:rsidRDefault="00D10C47" w:rsidP="005F2AAF">
      <w:pPr>
        <w:jc w:val="both"/>
      </w:pPr>
      <w:r>
        <w:t xml:space="preserve">The 5 V’s (Velocity, Volume, Veracity, </w:t>
      </w:r>
      <w:r w:rsidR="00217A85">
        <w:t>Variety and Value) describe the characteristics of a big data set.</w:t>
      </w:r>
      <w:r w:rsidR="004042E9">
        <w:t xml:space="preserve"> </w:t>
      </w:r>
    </w:p>
    <w:p w14:paraId="19863208" w14:textId="629B7056" w:rsidR="00D65E82" w:rsidRDefault="00D10C47" w:rsidP="005F2AAF">
      <w:pPr>
        <w:jc w:val="both"/>
      </w:pPr>
      <w:r>
        <w:t>It demands</w:t>
      </w:r>
      <w:r w:rsidR="00217A85">
        <w:t xml:space="preserve"> more robust</w:t>
      </w:r>
      <w:r>
        <w:t xml:space="preserve"> </w:t>
      </w:r>
      <w:r w:rsidR="00E84B6D">
        <w:t xml:space="preserve">storage and analysis </w:t>
      </w:r>
      <w:r w:rsidR="00C7140B">
        <w:t>systems compared to conventional data</w:t>
      </w:r>
      <w:r w:rsidR="00217A85">
        <w:t xml:space="preserve"> </w:t>
      </w:r>
      <w:r w:rsidR="00217A85">
        <w:fldChar w:fldCharType="begin"/>
      </w:r>
      <w:r w:rsidR="00217A85">
        <w:instrText xml:space="preserve"> ADDIN ZOTERO_ITEM CSL_CITATION {"citationID":"3K1KDq8b","properties":{"formattedCitation":"(Chen and Lin, 2014)","plainCitation":"(Chen and Lin, 2014)","noteIndex":0},"citationItems":[{"id":1254,"uris":["http://zotero.org/users/8511407/items/8J3L8NUA"],"itemData":{"id":1254,"type":"article-journal","abstract":"Deep learning is currently an extremely active research area in machine learning and pattern recognition society. It has gained huge successes in a broad area of applications such as speech recognition, computer vision, and natural language processing. With the sheer size of data available today, big data brings big opportunities and transformative potential for various sectors; on the other hand, it also presents unprecedented challenges to harnessing data and information. As the data keeps getting bigger, deep learning is coming to play a key role in providing big data predictive analytics solutions. In this paper, we provide a brief overview of deep learning, and highlight current research efforts and the challenges to big data, as well as the future trends.","container-title":"IEEE Access","DOI":"10.1109/ACCESS.2014.2325029","ISSN":"2169-3536","note":"event-title: IEEE Access","page":"514-525","source":"IEEE Xplore","title":"Big Data Deep Learning: Challenges and Perspectives","title-short":"Big Data Deep Learning","volume":"2","author":[{"family":"Chen","given":"Xue-Wen"},{"family":"Lin","given":"Xiaotong"}],"issued":{"date-parts":[["2014"]]}}}],"schema":"https://github.com/citation-style-language/schema/raw/master/csl-citation.json"} </w:instrText>
      </w:r>
      <w:r w:rsidR="00217A85">
        <w:fldChar w:fldCharType="separate"/>
      </w:r>
      <w:r w:rsidR="00217A85">
        <w:rPr>
          <w:noProof/>
        </w:rPr>
        <w:t>(Chen and Lin, 2014)</w:t>
      </w:r>
      <w:r w:rsidR="00217A85">
        <w:fldChar w:fldCharType="end"/>
      </w:r>
      <w:r>
        <w:t xml:space="preserve">. </w:t>
      </w:r>
      <w:r w:rsidR="004E5091">
        <w:t xml:space="preserve">BD frameworks must be designed to store and refine the raw data, along with the processes listed in </w:t>
      </w:r>
      <w:r w:rsidR="00A17372">
        <w:t>F</w:t>
      </w:r>
      <w:r w:rsidR="004E5091">
        <w:t>igure CC</w:t>
      </w:r>
      <w:r w:rsidR="00E84B6D">
        <w:t xml:space="preserve">. There are numerous frameworks </w:t>
      </w:r>
      <w:r w:rsidR="00FC3022">
        <w:t xml:space="preserve">and technologies </w:t>
      </w:r>
      <w:r w:rsidR="00E84B6D">
        <w:t>currently available in the field</w:t>
      </w:r>
      <w:r w:rsidR="00FC3022">
        <w:t xml:space="preserve">. Hadoop MapReduce, Apache </w:t>
      </w:r>
      <w:proofErr w:type="gramStart"/>
      <w:r w:rsidR="00FC3022">
        <w:t>Spark</w:t>
      </w:r>
      <w:proofErr w:type="gramEnd"/>
      <w:r w:rsidR="00FC3022">
        <w:t xml:space="preserve"> and Cassandra are just a few of these. They have differing specific features but broadly speaking they each distribute the work across multiple computers and allow processes to be run in parallel. This reduces the time and improves the </w:t>
      </w:r>
      <w:r w:rsidR="003310D9">
        <w:t>reliability</w:t>
      </w:r>
      <w:r w:rsidR="00E84B6D">
        <w:t xml:space="preserve"> </w:t>
      </w:r>
      <w:r w:rsidR="00E84B6D">
        <w:fldChar w:fldCharType="begin"/>
      </w:r>
      <w:r w:rsidR="00FC3022">
        <w:instrText xml:space="preserve"> ADDIN ZOTERO_ITEM CSL_CITATION {"citationID":"mPZ5kWiL","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rsidR="00E84B6D">
        <w:fldChar w:fldCharType="separate"/>
      </w:r>
      <w:r w:rsidR="00FC3022">
        <w:t>(Zakir and Seymour, 2015)</w:t>
      </w:r>
      <w:r w:rsidR="00E84B6D">
        <w:fldChar w:fldCharType="end"/>
      </w:r>
      <w:r w:rsidR="004E5091">
        <w:t>.</w:t>
      </w:r>
    </w:p>
    <w:p w14:paraId="54A74E1A" w14:textId="2426027B" w:rsidR="00505FAF" w:rsidRPr="005F2AAF" w:rsidRDefault="00217A85" w:rsidP="005F2AAF">
      <w:pPr>
        <w:jc w:val="both"/>
      </w:pPr>
      <w:r>
        <w:t>Th</w:t>
      </w:r>
      <w:r w:rsidR="00A17372">
        <w:t>is work aim</w:t>
      </w:r>
      <w:r>
        <w:t xml:space="preserve">s to address the question: how do deep learning algorithms </w:t>
      </w:r>
      <w:r w:rsidR="00505FAF">
        <w:t xml:space="preserve">perform </w:t>
      </w:r>
      <w:r w:rsidR="003310D9">
        <w:t>using big data frameworks on large datasets</w:t>
      </w:r>
      <w:r w:rsidR="00505FAF">
        <w:t xml:space="preserve"> and what effect does the architecture of the DL algorithms have on results? How can the architectures be fine-tuned to optimize the results?</w:t>
      </w:r>
    </w:p>
    <w:p w14:paraId="029F922F" w14:textId="353F8346" w:rsidR="009303D9" w:rsidRDefault="0026260D" w:rsidP="006B6B66">
      <w:pPr>
        <w:pStyle w:val="Heading1"/>
      </w:pPr>
      <w:r>
        <w:t xml:space="preserve">Literature Review </w:t>
      </w:r>
    </w:p>
    <w:p w14:paraId="14771831" w14:textId="78BCAD7A" w:rsidR="00FB785A" w:rsidRDefault="00E35D12" w:rsidP="00505FAF">
      <w:pPr>
        <w:jc w:val="both"/>
      </w:pPr>
      <w:r>
        <w:t xml:space="preserve">A comprehensive review was performed on the published literature. The current state of the art was studied which informed the practical sections. </w:t>
      </w:r>
    </w:p>
    <w:p w14:paraId="79581B9A" w14:textId="4CE951AA" w:rsidR="00E35D12" w:rsidRDefault="00136962" w:rsidP="00505FAF">
      <w:pPr>
        <w:jc w:val="both"/>
      </w:pPr>
      <w:r w:rsidRPr="00136962">
        <w:t>Chae</w:t>
      </w:r>
      <w:r>
        <w:t xml:space="preserve"> et al. used mandatorily reported infectious disease data collected in South Korea as the basis of their predictive model. </w:t>
      </w:r>
      <w:r w:rsidR="000A3216">
        <w:t>They collected data from various sources, one of which was Twitter</w:t>
      </w:r>
      <w:r w:rsidR="00461CDB">
        <w:t>, and it was classified as big data</w:t>
      </w:r>
      <w:r w:rsidR="000A3216">
        <w:t>.</w:t>
      </w:r>
      <w:r w:rsidR="00461CDB">
        <w:t xml:space="preserve"> </w:t>
      </w:r>
      <w:r w:rsidR="003310D9">
        <w:t xml:space="preserve">A limitation of this study was </w:t>
      </w:r>
      <w:r w:rsidR="001E58FC">
        <w:t xml:space="preserve">BD </w:t>
      </w:r>
      <w:r w:rsidR="00461CDB">
        <w:t>framework</w:t>
      </w:r>
      <w:r w:rsidR="003310D9">
        <w:t xml:space="preserve"> used was not specified</w:t>
      </w:r>
      <w:r w:rsidR="00C7140B">
        <w:t xml:space="preserve">. Two DL algorithms were applied and compared to ARIMA, a common non-stationary time series ML algorithm. </w:t>
      </w:r>
      <w:r w:rsidR="001E58FC">
        <w:t xml:space="preserve">A lag parameter was introduced due to the serial nature of the prediction model. </w:t>
      </w:r>
      <w:r w:rsidR="001B2611">
        <w:t xml:space="preserve">This parameter determined how many days </w:t>
      </w:r>
      <w:r w:rsidR="001B2611">
        <w:lastRenderedPageBreak/>
        <w:t xml:space="preserve">after the data was collected, that data was used in the prediction of the disease levels. This parameter was optimized for each </w:t>
      </w:r>
      <w:r w:rsidR="004C6320">
        <w:t>disease. A DNN</w:t>
      </w:r>
      <w:r w:rsidR="00D43413">
        <w:t xml:space="preserve"> and an</w:t>
      </w:r>
      <w:r w:rsidR="00D43413">
        <w:t xml:space="preserve"> LSTM model, a type of RNN</w:t>
      </w:r>
      <w:r w:rsidR="004C6320">
        <w:t xml:space="preserve"> w</w:t>
      </w:r>
      <w:r w:rsidR="00D43413">
        <w:t>ere</w:t>
      </w:r>
      <w:r w:rsidR="004C6320">
        <w:t xml:space="preserve"> set up using the </w:t>
      </w:r>
      <w:proofErr w:type="spellStart"/>
      <w:r w:rsidR="004C6320">
        <w:t>keras</w:t>
      </w:r>
      <w:proofErr w:type="spellEnd"/>
      <w:r w:rsidR="004C6320">
        <w:t xml:space="preserve"> library</w:t>
      </w:r>
      <w:r w:rsidR="00D43413">
        <w:t xml:space="preserve">. </w:t>
      </w:r>
      <w:r w:rsidR="00A51949">
        <w:t>An RNN builds on the feed-forward characteristic of ANNs by using the previous</w:t>
      </w:r>
      <w:r w:rsidR="003310D9">
        <w:t xml:space="preserve"> and current</w:t>
      </w:r>
      <w:r w:rsidR="00A51949">
        <w:t xml:space="preserve"> iteration </w:t>
      </w:r>
      <w:r w:rsidR="003310D9">
        <w:t>value</w:t>
      </w:r>
      <w:r w:rsidR="00072955">
        <w:t>s</w:t>
      </w:r>
      <w:r w:rsidR="00A51949">
        <w:t xml:space="preserve"> </w:t>
      </w:r>
      <w:r w:rsidR="00072955">
        <w:t xml:space="preserve">to </w:t>
      </w:r>
      <w:r w:rsidR="00A51949">
        <w:t>update the weights</w:t>
      </w:r>
      <w:r w:rsidR="003310D9">
        <w:t xml:space="preserve"> and biases</w:t>
      </w:r>
      <w:r w:rsidR="00A51949">
        <w:t xml:space="preserve">. In this way, there is internal memory built into each neuron.  </w:t>
      </w:r>
      <w:r w:rsidR="00D43413">
        <w:t xml:space="preserve">The </w:t>
      </w:r>
      <w:proofErr w:type="spellStart"/>
      <w:r w:rsidR="00D43413">
        <w:t>optim</w:t>
      </w:r>
      <w:r w:rsidR="00394123">
        <w:t>i</w:t>
      </w:r>
      <w:r w:rsidR="00D43413">
        <w:t>sers</w:t>
      </w:r>
      <w:proofErr w:type="spellEnd"/>
      <w:r w:rsidR="00D43413">
        <w:t>, activation functions and epochs were varied with all other parameters remaining constant. The RMSE was used to compare the various models.</w:t>
      </w:r>
      <w:r w:rsidR="003D36F4">
        <w:t xml:space="preserve"> The optimized DNN models performed 24% better, followed by the LSTM, 18% better, compared to the ARIMA</w:t>
      </w:r>
      <w:r w:rsidR="004C6320">
        <w:t xml:space="preserve"> </w:t>
      </w:r>
      <w:r w:rsidR="003D36F4">
        <w:t>baseline</w:t>
      </w:r>
      <w:r w:rsidR="00C058AD">
        <w:t xml:space="preserve">. They outlined the limitations of the study as the small data collection window, the lack of </w:t>
      </w:r>
      <w:r w:rsidR="00072955">
        <w:t xml:space="preserve">applicability </w:t>
      </w:r>
      <w:r w:rsidR="00C058AD">
        <w:t>to other regions and relatively few DL parameters taken into consideration</w:t>
      </w:r>
      <w:r w:rsidR="001B2611">
        <w:t xml:space="preserve"> </w:t>
      </w:r>
      <w:r w:rsidR="004C6320">
        <w:fldChar w:fldCharType="begin"/>
      </w:r>
      <w:r w:rsidR="004C6320">
        <w:instrText xml:space="preserve"> ADDIN ZOTERO_ITEM CSL_CITATION {"citationID":"udCOJdXy","properties":{"formattedCitation":"(Chae et al., 2018)","plainCitation":"(Chae et al., 2018)","noteIndex":0},"citationItems":[{"id":1263,"uris":["http://zotero.org/users/8511407/items/X5EG34NH"],"itemData":{"id":1263,"type":"article-journal","abstract":"Infectious disease occurs when a person is infected by a pathogen from another person or an animal. It is a problem that causes harm at both individual and macro scales. The Korea Center for Disease Control (KCDC) operates a surveillance system to minimize infectious disease contagions. However, in this system, it is difﬁcult to immediately act against infectious disease because of missing and delayed reports. Moreover, infectious disease trends are not known, which means prediction is not easy. This study predicts infectious diseases by optimizing the parameters of deep learning algorithms while considering big data including social media data. The performance of the deep neural network (DNN) and long-short term memory (LSTM) learning models were compared with the autoregressive integrated moving average (ARIMA) when predicting three infectious diseases one week into the future. The results show that the DNN and LSTM models perform better than ARIMA. When predicting chickenpox, the top-10 DNN and LSTM models improved average performance by 24% and 19%, respectively. The DNN model performed stably and the LSTM model was more accurate when infectious disease was spreading. We believe that this study’s models can help eliminate reporting delays in existing surveillance systems and, therefore, minimize costs to society.","container-title":"International Journal of Environmental Research and Public Health","DOI":"10.3390/ijerph15081596","ISSN":"1660-4601","issue":"8","journalAbbreviation":"IJERPH","language":"en","license":"https://creativecommons.org/licenses/by/4.0/","page":"1596","source":"DOI.org (Crossref)","title":"Predicting Infectious Disease Using Deep Learning and Big Data","volume":"15","author":[{"family":"Chae","given":"Sangwon"},{"family":"Kwon","given":"Sungjun"},{"family":"Lee","given":"Donghyun"}],"issued":{"date-parts":[["2018",7,27]]}}}],"schema":"https://github.com/citation-style-language/schema/raw/master/csl-citation.json"} </w:instrText>
      </w:r>
      <w:r w:rsidR="004C6320">
        <w:fldChar w:fldCharType="separate"/>
      </w:r>
      <w:r w:rsidR="004C6320">
        <w:rPr>
          <w:noProof/>
        </w:rPr>
        <w:t>(Chae et al., 2018)</w:t>
      </w:r>
      <w:r w:rsidR="004C6320">
        <w:fldChar w:fldCharType="end"/>
      </w:r>
      <w:r w:rsidR="00EF5574">
        <w:t>.</w:t>
      </w:r>
    </w:p>
    <w:p w14:paraId="14596DB0" w14:textId="26FE228C" w:rsidR="000D1CBA" w:rsidRDefault="00C058AD" w:rsidP="00505FAF">
      <w:pPr>
        <w:jc w:val="both"/>
      </w:pPr>
      <w:r>
        <w:t xml:space="preserve">Mohapatra et al. published work detailing the need for big data storage </w:t>
      </w:r>
      <w:r w:rsidR="00EF5574">
        <w:t xml:space="preserve">and </w:t>
      </w:r>
      <w:r>
        <w:t xml:space="preserve">processing </w:t>
      </w:r>
      <w:r w:rsidR="00EF5574">
        <w:t xml:space="preserve">in the healthcare sector. The researchers focused on </w:t>
      </w:r>
      <w:r w:rsidR="00072955">
        <w:t xml:space="preserve">cardiac </w:t>
      </w:r>
      <w:r w:rsidR="00EF5574">
        <w:t>ECG data</w:t>
      </w:r>
      <w:r w:rsidR="00144B56">
        <w:t xml:space="preserve">. Abnormalities are difficult to detect </w:t>
      </w:r>
      <w:r w:rsidR="00072955">
        <w:t>with</w:t>
      </w:r>
      <w:r w:rsidR="00144B56">
        <w:t xml:space="preserve"> the human eye as deviation</w:t>
      </w:r>
      <w:r w:rsidR="00072955">
        <w:t xml:space="preserve"> from the normal range</w:t>
      </w:r>
      <w:r w:rsidR="00144B56">
        <w:t xml:space="preserve"> is tiny, hence an automatic detection system would be very beneficial</w:t>
      </w:r>
      <w:r w:rsidR="00EF5574">
        <w:t>.</w:t>
      </w:r>
      <w:r w:rsidR="00144B56">
        <w:t xml:space="preserve"> </w:t>
      </w:r>
      <w:r w:rsidR="00EF5574">
        <w:t xml:space="preserve"> </w:t>
      </w:r>
      <w:r w:rsidR="007A2B84">
        <w:t>A cloud</w:t>
      </w:r>
      <w:r w:rsidR="00072955">
        <w:t>-</w:t>
      </w:r>
      <w:r w:rsidR="007A2B84">
        <w:t>based system was proposed with Hadoop MapReduce as the data manager. In the physical layer</w:t>
      </w:r>
      <w:r w:rsidR="00511AB6">
        <w:t>,</w:t>
      </w:r>
      <w:r w:rsidR="007A2B84">
        <w:t xml:space="preserve"> </w:t>
      </w:r>
      <w:r w:rsidR="00226E45">
        <w:t>a</w:t>
      </w:r>
      <w:r w:rsidR="00511AB6">
        <w:t>n</w:t>
      </w:r>
      <w:r w:rsidR="00226E45">
        <w:t xml:space="preserve"> </w:t>
      </w:r>
      <w:r w:rsidR="007A2B84">
        <w:t>H</w:t>
      </w:r>
      <w:r w:rsidR="00226E45">
        <w:t>DFS was employed along with a</w:t>
      </w:r>
      <w:r w:rsidR="00511AB6">
        <w:t>n</w:t>
      </w:r>
      <w:r w:rsidR="00226E45">
        <w:t xml:space="preserve"> HBase repository. The MapReduce </w:t>
      </w:r>
      <w:r w:rsidR="006974E7">
        <w:t xml:space="preserve">functions are applied to </w:t>
      </w:r>
      <w:r w:rsidR="00D83DBF">
        <w:t>the characteristic ECG signals. This proved a valuable step as the map function</w:t>
      </w:r>
      <w:r w:rsidR="00422725">
        <w:t>s</w:t>
      </w:r>
      <w:r w:rsidR="000D1CBA">
        <w:t xml:space="preserve"> took the health indicators and calculated the weights</w:t>
      </w:r>
      <w:r w:rsidR="00422725">
        <w:t xml:space="preserve">, followed by the </w:t>
      </w:r>
      <w:r w:rsidR="00072955">
        <w:t>R</w:t>
      </w:r>
      <w:r w:rsidR="00422725">
        <w:t>educe functions filtering out unneeded data and identifying the abnormal cardiac rhythms</w:t>
      </w:r>
      <w:r w:rsidR="00D83DBF">
        <w:t>.</w:t>
      </w:r>
      <w:r w:rsidR="00422725">
        <w:t xml:space="preserve"> </w:t>
      </w:r>
      <w:r w:rsidR="000D1CBA">
        <w:t xml:space="preserve">The MapReduce function was applied twice to </w:t>
      </w:r>
      <w:proofErr w:type="spellStart"/>
      <w:r w:rsidR="000D1CBA">
        <w:t>maximise</w:t>
      </w:r>
      <w:proofErr w:type="spellEnd"/>
      <w:r w:rsidR="000D1CBA">
        <w:t xml:space="preserve"> its benefits</w:t>
      </w:r>
      <w:r w:rsidR="003323C9">
        <w:t>, as shown in Figure BB</w:t>
      </w:r>
      <w:r w:rsidR="000D1CBA">
        <w:t xml:space="preserve">. </w:t>
      </w:r>
      <w:r w:rsidR="00422725">
        <w:t>This extracted dataset was then used to train a</w:t>
      </w:r>
      <w:r w:rsidR="00AF6983">
        <w:t xml:space="preserve"> classification</w:t>
      </w:r>
      <w:r w:rsidR="00422725">
        <w:t xml:space="preserve"> ANN</w:t>
      </w:r>
      <w:r w:rsidR="00AF6983">
        <w:t xml:space="preserve"> – does a patient with a given set of health indic</w:t>
      </w:r>
      <w:r w:rsidR="000D1CBA">
        <w:t>a</w:t>
      </w:r>
      <w:r w:rsidR="00AF6983">
        <w:t>tors have heart disease</w:t>
      </w:r>
      <w:r w:rsidR="003323C9">
        <w:t>? The process is illustrated in Figure CC.</w:t>
      </w:r>
    </w:p>
    <w:p w14:paraId="61CD9950" w14:textId="55A58314" w:rsidR="000D1CBA" w:rsidRDefault="000D1CBA" w:rsidP="00505FAF">
      <w:pPr>
        <w:jc w:val="both"/>
      </w:pPr>
      <w:r>
        <w:rPr>
          <w:noProof/>
        </w:rPr>
        <w:drawing>
          <wp:anchor distT="0" distB="0" distL="114300" distR="114300" simplePos="0" relativeHeight="251664896" behindDoc="1" locked="0" layoutInCell="1" allowOverlap="1" wp14:anchorId="23EF0C7D" wp14:editId="187B7F12">
            <wp:simplePos x="0" y="0"/>
            <wp:positionH relativeFrom="column">
              <wp:posOffset>449416</wp:posOffset>
            </wp:positionH>
            <wp:positionV relativeFrom="paragraph">
              <wp:posOffset>69812</wp:posOffset>
            </wp:positionV>
            <wp:extent cx="2324100" cy="1726565"/>
            <wp:effectExtent l="0" t="0" r="0" b="635"/>
            <wp:wrapTight wrapText="bothSides">
              <wp:wrapPolygon edited="0">
                <wp:start x="0" y="0"/>
                <wp:lineTo x="0" y="21449"/>
                <wp:lineTo x="21482" y="21449"/>
                <wp:lineTo x="21482" y="0"/>
                <wp:lineTo x="0" y="0"/>
              </wp:wrapPolygon>
            </wp:wrapTight>
            <wp:docPr id="7" name="Picture 7" descr="A diagram of a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24100" cy="1726565"/>
                    </a:xfrm>
                    <a:prstGeom prst="rect">
                      <a:avLst/>
                    </a:prstGeom>
                  </pic:spPr>
                </pic:pic>
              </a:graphicData>
            </a:graphic>
            <wp14:sizeRelH relativeFrom="page">
              <wp14:pctWidth>0%</wp14:pctWidth>
            </wp14:sizeRelH>
            <wp14:sizeRelV relativeFrom="page">
              <wp14:pctHeight>0%</wp14:pctHeight>
            </wp14:sizeRelV>
          </wp:anchor>
        </w:drawing>
      </w:r>
    </w:p>
    <w:p w14:paraId="5E9D6B9D" w14:textId="4EDC0825" w:rsidR="000D1CBA" w:rsidRDefault="000D1CBA" w:rsidP="00505FAF">
      <w:pPr>
        <w:jc w:val="both"/>
      </w:pPr>
    </w:p>
    <w:p w14:paraId="373703C7" w14:textId="3E84885A" w:rsidR="000D1CBA" w:rsidRDefault="000D1CBA" w:rsidP="00505FAF">
      <w:pPr>
        <w:jc w:val="both"/>
      </w:pPr>
    </w:p>
    <w:p w14:paraId="3C371ECF" w14:textId="284B33CD" w:rsidR="000D1CBA" w:rsidRDefault="000D1CBA" w:rsidP="00505FAF">
      <w:pPr>
        <w:jc w:val="both"/>
      </w:pPr>
    </w:p>
    <w:p w14:paraId="547145BD" w14:textId="7D9BA283" w:rsidR="000D1CBA" w:rsidRDefault="000D1CBA" w:rsidP="00505FAF">
      <w:pPr>
        <w:jc w:val="both"/>
      </w:pPr>
    </w:p>
    <w:p w14:paraId="7FEA0D3C" w14:textId="449E7E90" w:rsidR="000D1CBA" w:rsidRDefault="000D1CBA" w:rsidP="00505FAF">
      <w:pPr>
        <w:jc w:val="both"/>
      </w:pPr>
    </w:p>
    <w:p w14:paraId="21DF1AFA" w14:textId="71D46A9F" w:rsidR="000D1CBA" w:rsidRDefault="000D1CBA" w:rsidP="00505FAF">
      <w:pPr>
        <w:jc w:val="both"/>
      </w:pPr>
    </w:p>
    <w:p w14:paraId="22D6C230" w14:textId="2EC6ABEC" w:rsidR="000D1CBA" w:rsidRDefault="000D1CBA" w:rsidP="00505FAF">
      <w:pPr>
        <w:jc w:val="both"/>
      </w:pPr>
    </w:p>
    <w:p w14:paraId="0F5B77AB" w14:textId="70119925" w:rsidR="000D1CBA" w:rsidRDefault="000D1CBA" w:rsidP="00505FAF">
      <w:pPr>
        <w:jc w:val="both"/>
      </w:pPr>
    </w:p>
    <w:p w14:paraId="08A2A306" w14:textId="7891A0C8" w:rsidR="000D1CBA" w:rsidRDefault="000D1CBA" w:rsidP="00505FAF">
      <w:pPr>
        <w:jc w:val="both"/>
      </w:pPr>
    </w:p>
    <w:p w14:paraId="69ECB92D" w14:textId="0500B41C" w:rsidR="000D1CBA" w:rsidRDefault="000D1CBA" w:rsidP="00505FAF">
      <w:pPr>
        <w:jc w:val="both"/>
      </w:pPr>
    </w:p>
    <w:p w14:paraId="542B2E75" w14:textId="65D946D6" w:rsidR="000D1CBA" w:rsidRDefault="000D1CBA" w:rsidP="00505FAF">
      <w:pPr>
        <w:jc w:val="both"/>
      </w:pPr>
    </w:p>
    <w:p w14:paraId="40F1551D" w14:textId="0966CDAF" w:rsidR="000D1CBA" w:rsidRDefault="000D1CBA" w:rsidP="00505FAF">
      <w:pPr>
        <w:jc w:val="both"/>
      </w:pPr>
    </w:p>
    <w:p w14:paraId="13536C6B" w14:textId="3C0A2060" w:rsidR="000D1CBA" w:rsidRDefault="000D1CBA" w:rsidP="00505FAF">
      <w:pPr>
        <w:jc w:val="both"/>
      </w:pPr>
    </w:p>
    <w:p w14:paraId="6B88DAEA" w14:textId="00D5C270" w:rsidR="000D1CBA" w:rsidRPr="000D1CBA" w:rsidRDefault="000D1CBA" w:rsidP="000D1CBA">
      <w:pPr>
        <w:rPr>
          <w:i/>
          <w:iCs/>
          <w:sz w:val="16"/>
          <w:szCs w:val="16"/>
        </w:rPr>
      </w:pPr>
      <w:r>
        <w:rPr>
          <w:i/>
          <w:iCs/>
          <w:sz w:val="16"/>
          <w:szCs w:val="16"/>
        </w:rPr>
        <w:t xml:space="preserve">Figure BB: The two-step MapReduce function being applied to </w:t>
      </w:r>
      <w:r w:rsidR="003323C9">
        <w:rPr>
          <w:i/>
          <w:iCs/>
          <w:sz w:val="16"/>
          <w:szCs w:val="16"/>
        </w:rPr>
        <w:t xml:space="preserve">the health indicator data </w:t>
      </w:r>
    </w:p>
    <w:p w14:paraId="47F2B7C2" w14:textId="09FC37B0" w:rsidR="000D1CBA" w:rsidRDefault="000D1CBA" w:rsidP="00505FAF">
      <w:pPr>
        <w:jc w:val="both"/>
      </w:pPr>
      <w:r>
        <w:rPr>
          <w:noProof/>
        </w:rPr>
        <w:drawing>
          <wp:anchor distT="0" distB="0" distL="114300" distR="114300" simplePos="0" relativeHeight="251665920" behindDoc="1" locked="0" layoutInCell="1" allowOverlap="1" wp14:anchorId="4D75BF9E" wp14:editId="466D9AD7">
            <wp:simplePos x="0" y="0"/>
            <wp:positionH relativeFrom="column">
              <wp:posOffset>400050</wp:posOffset>
            </wp:positionH>
            <wp:positionV relativeFrom="paragraph">
              <wp:posOffset>140335</wp:posOffset>
            </wp:positionV>
            <wp:extent cx="2231390" cy="1192530"/>
            <wp:effectExtent l="0" t="0" r="3810" b="1270"/>
            <wp:wrapTight wrapText="bothSides">
              <wp:wrapPolygon edited="0">
                <wp:start x="0" y="0"/>
                <wp:lineTo x="0" y="21393"/>
                <wp:lineTo x="21514" y="21393"/>
                <wp:lineTo x="21514" y="0"/>
                <wp:lineTo x="0" y="0"/>
              </wp:wrapPolygon>
            </wp:wrapTight>
            <wp:docPr id="8" name="Picture 8" descr="A diagram of a mode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A diagram of a mod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31390" cy="1192530"/>
                    </a:xfrm>
                    <a:prstGeom prst="rect">
                      <a:avLst/>
                    </a:prstGeom>
                  </pic:spPr>
                </pic:pic>
              </a:graphicData>
            </a:graphic>
            <wp14:sizeRelH relativeFrom="page">
              <wp14:pctWidth>0%</wp14:pctWidth>
            </wp14:sizeRelH>
            <wp14:sizeRelV relativeFrom="page">
              <wp14:pctHeight>0%</wp14:pctHeight>
            </wp14:sizeRelV>
          </wp:anchor>
        </w:drawing>
      </w:r>
    </w:p>
    <w:p w14:paraId="3ED64336" w14:textId="2BB2EB5E" w:rsidR="000D1CBA" w:rsidRDefault="000D1CBA" w:rsidP="00505FAF">
      <w:pPr>
        <w:jc w:val="both"/>
      </w:pPr>
    </w:p>
    <w:p w14:paraId="0FB02800" w14:textId="77777777" w:rsidR="000D1CBA" w:rsidRDefault="000D1CBA" w:rsidP="00505FAF">
      <w:pPr>
        <w:jc w:val="both"/>
      </w:pPr>
    </w:p>
    <w:p w14:paraId="071FF4C4" w14:textId="77777777" w:rsidR="000D1CBA" w:rsidRDefault="000D1CBA" w:rsidP="00505FAF">
      <w:pPr>
        <w:jc w:val="both"/>
      </w:pPr>
    </w:p>
    <w:p w14:paraId="71FD1266" w14:textId="77777777" w:rsidR="000D1CBA" w:rsidRDefault="000D1CBA" w:rsidP="00505FAF">
      <w:pPr>
        <w:jc w:val="both"/>
      </w:pPr>
    </w:p>
    <w:p w14:paraId="6A83E47B" w14:textId="77777777" w:rsidR="000D1CBA" w:rsidRDefault="000D1CBA" w:rsidP="00505FAF">
      <w:pPr>
        <w:jc w:val="both"/>
      </w:pPr>
    </w:p>
    <w:p w14:paraId="3A99899D" w14:textId="77777777" w:rsidR="000D1CBA" w:rsidRDefault="000D1CBA" w:rsidP="00505FAF">
      <w:pPr>
        <w:jc w:val="both"/>
      </w:pPr>
    </w:p>
    <w:p w14:paraId="72342A16" w14:textId="77777777" w:rsidR="000D1CBA" w:rsidRDefault="000D1CBA" w:rsidP="00505FAF">
      <w:pPr>
        <w:jc w:val="both"/>
      </w:pPr>
    </w:p>
    <w:p w14:paraId="5D9E18BD" w14:textId="77777777" w:rsidR="000D1CBA" w:rsidRDefault="000D1CBA" w:rsidP="00505FAF">
      <w:pPr>
        <w:jc w:val="both"/>
      </w:pPr>
    </w:p>
    <w:p w14:paraId="360B78F5" w14:textId="77777777" w:rsidR="000D1CBA" w:rsidRDefault="000D1CBA" w:rsidP="00505FAF">
      <w:pPr>
        <w:jc w:val="both"/>
      </w:pPr>
    </w:p>
    <w:p w14:paraId="09FBC08B" w14:textId="75EA779D" w:rsidR="003323C9" w:rsidRPr="003323C9" w:rsidRDefault="003323C9" w:rsidP="003323C9">
      <w:pPr>
        <w:rPr>
          <w:i/>
          <w:iCs/>
          <w:sz w:val="16"/>
          <w:szCs w:val="16"/>
        </w:rPr>
      </w:pPr>
      <w:r>
        <w:rPr>
          <w:i/>
          <w:iCs/>
          <w:sz w:val="16"/>
          <w:szCs w:val="16"/>
        </w:rPr>
        <w:t xml:space="preserve">Figure CC: The overall process of classifying if a patient has heart disease </w:t>
      </w:r>
      <w:r>
        <w:rPr>
          <w:i/>
          <w:iCs/>
          <w:sz w:val="16"/>
          <w:szCs w:val="16"/>
        </w:rPr>
        <w:fldChar w:fldCharType="begin"/>
      </w:r>
      <w:r>
        <w:rPr>
          <w:i/>
          <w:iCs/>
          <w:sz w:val="16"/>
          <w:szCs w:val="16"/>
        </w:rPr>
        <w:instrText xml:space="preserve"> ADDIN ZOTERO_ITEM CSL_CITATION {"citationID":"Co7TMRz9","properties":{"formattedCitation":"(Mohapatra et al., 2023)","plainCitation":"(Mohapatra et al., 2023)","noteIndex":0},"citationItems":[{"id":1271,"uris":["http://zotero.org/users/8511407/items/ZIYEYWFI"],"itemData":{"id":1271,"type":"article-journal","abstract":"The generation of a huge volume of structured, semi-structured and unstructured real-time health monitoring data and its storage in the form of electronic health records (EHRs) need to be processed and analyzed intelligently to provide timely healthcare. A big data analytic platform is an alternative to the traditional warehouse paradigms for the processing, analysis and storage of the tremendous volume of healthcare data. However, the manual analysis of these voluminous, multi-variate patients data is tedious and error-prone. Therefore, an intelligent solution method is highly essential to perform multiple correlation analyses for disease diagnosis and prediction. In this paper, first, a structural framework is proposed to process the huge volume of cardiological big data generated from the hospital and patients. Then, an intelligent analytical model for the cardiological big data analysis is proposed by combining the concept of artificial neural network (ANN) and particle swarm optimization (PSO) to predict the abnormalities in the cardiac health of a person. In the proposed cardiac disease prediction model, an extensive electrocardiogram (ECG) data analysis method is developed to identify the probable normal and abnormal cardiac feature points. Simulation results show the effects of a number of attributes for improving the accuracy of the cardiac disease prediction and data processing time in the cloud with an increase in the number of the cardiac patients.","container-title":"Electronics","DOI":"10.3390/electronics13010163","ISSN":"2079-9292","issue":"1","journalAbbreviation":"Electronics","language":"en","license":"https://creativecommons.org/licenses/by/4.0/","page":"163","source":"DOI.org (Crossref)","title":"Healthcare Big Data Analysis with Artificial Neural Network for Cardiac Disease Prediction","volume":"13","author":[{"family":"Mohapatra","given":"Sulagna"},{"family":"Sahoo","given":"Prasan Kumar"},{"family":"Mohapatra","given":"Suvendu Kumar"}],"issued":{"date-parts":[["2023",12,29]]}}}],"schema":"https://github.com/citation-style-language/schema/raw/master/csl-citation.json"} </w:instrText>
      </w:r>
      <w:r>
        <w:rPr>
          <w:i/>
          <w:iCs/>
          <w:sz w:val="16"/>
          <w:szCs w:val="16"/>
        </w:rPr>
        <w:fldChar w:fldCharType="separate"/>
      </w:r>
      <w:r>
        <w:rPr>
          <w:i/>
          <w:iCs/>
          <w:noProof/>
          <w:sz w:val="16"/>
          <w:szCs w:val="16"/>
        </w:rPr>
        <w:t>(Mohapatra et al., 2023)</w:t>
      </w:r>
      <w:r>
        <w:rPr>
          <w:i/>
          <w:iCs/>
          <w:sz w:val="16"/>
          <w:szCs w:val="16"/>
        </w:rPr>
        <w:fldChar w:fldCharType="end"/>
      </w:r>
    </w:p>
    <w:p w14:paraId="06AB90DC" w14:textId="5731CCCF" w:rsidR="005E250A" w:rsidRDefault="00FA30C8" w:rsidP="00505FAF">
      <w:pPr>
        <w:jc w:val="both"/>
      </w:pPr>
      <w:r>
        <w:t>A notable addition to this model was particle swarm optimization (PSO). This is a streamlined algorithm to find the global minimum of the loss function thus extracting the best weights in as few iterations as possible.</w:t>
      </w:r>
      <w:r w:rsidR="004049AF">
        <w:t xml:space="preserve"> </w:t>
      </w:r>
      <w:r w:rsidR="00BD512C">
        <w:t xml:space="preserve">It is applied to human or animal datasets as it is routed in behavioral patterns. </w:t>
      </w:r>
      <w:r w:rsidR="004049AF">
        <w:t>The author notes the benefit of the parallel</w:t>
      </w:r>
      <w:r w:rsidR="004049AF">
        <w:t xml:space="preserve"> MapReduce</w:t>
      </w:r>
      <w:r w:rsidR="004049AF">
        <w:t xml:space="preserve"> </w:t>
      </w:r>
      <w:r w:rsidR="004049AF">
        <w:t>technique</w:t>
      </w:r>
      <w:r w:rsidR="004049AF">
        <w:t xml:space="preserve"> for training t</w:t>
      </w:r>
      <w:r w:rsidR="004049AF">
        <w:t xml:space="preserve">he ANN. A simulation was run with </w:t>
      </w:r>
      <w:r w:rsidR="00533C2E">
        <w:t>open-source</w:t>
      </w:r>
      <w:r w:rsidR="004049AF">
        <w:t xml:space="preserve"> data</w:t>
      </w:r>
      <w:r w:rsidR="00533C2E">
        <w:t xml:space="preserve"> and the ANN had an accuracy of 99% when all attributes were used. This model’s accuracy decreased exponentially as the number of attributes reduced, showing ANN’s need for complex patterns within a dataset. The CPUs scaled up well as the flow of data increased, accredited to the Hadoop framework in use</w:t>
      </w:r>
      <w:r w:rsidR="001E1184">
        <w:t xml:space="preserve">. The authors note the importance of normalization, collecting data from a diverse range of patients and the nature of the model i.e. ANN are well suited to classification but not temporal problems. </w:t>
      </w:r>
      <w:r w:rsidR="00BD512C">
        <w:t xml:space="preserve">This study used a static dataset as opposed to streamed data. </w:t>
      </w:r>
      <w:r w:rsidR="001E1184">
        <w:t>A limitation of this study is that batch data was used. This is computationally less expensive than streaming data</w:t>
      </w:r>
      <w:r w:rsidR="00BD512C">
        <w:t xml:space="preserve">. An adaptation could be to implement an RNN. These are better suited to </w:t>
      </w:r>
      <w:r w:rsidR="002D479F">
        <w:t xml:space="preserve">temporal data and produce better results, allowing the researchers to classify patients in real-time </w:t>
      </w:r>
      <w:r w:rsidR="005E250A">
        <w:fldChar w:fldCharType="begin"/>
      </w:r>
      <w:r w:rsidR="005E250A">
        <w:instrText xml:space="preserve"> ADDIN ZOTERO_ITEM CSL_CITATION {"citationID":"aYhop2hV","properties":{"formattedCitation":"(Mohapatra et al., 2023)","plainCitation":"(Mohapatra et al., 2023)","noteIndex":0},"citationItems":[{"id":1271,"uris":["http://zotero.org/users/8511407/items/ZIYEYWFI"],"itemData":{"id":1271,"type":"article-journal","abstract":"The generation of a huge volume of structured, semi-structured and unstructured real-time health monitoring data and its storage in the form of electronic health records (EHRs) need to be processed and analyzed intelligently to provide timely healthcare. A big data analytic platform is an alternative to the traditional warehouse paradigms for the processing, analysis and storage of the tremendous volume of healthcare data. However, the manual analysis of these voluminous, multi-variate patients data is tedious and error-prone. Therefore, an intelligent solution method is highly essential to perform multiple correlation analyses for disease diagnosis and prediction. In this paper, first, a structural framework is proposed to process the huge volume of cardiological big data generated from the hospital and patients. Then, an intelligent analytical model for the cardiological big data analysis is proposed by combining the concept of artificial neural network (ANN) and particle swarm optimization (PSO) to predict the abnormalities in the cardiac health of a person. In the proposed cardiac disease prediction model, an extensive electrocardiogram (ECG) data analysis method is developed to identify the probable normal and abnormal cardiac feature points. Simulation results show the effects of a number of attributes for improving the accuracy of the cardiac disease prediction and data processing time in the cloud with an increase in the number of the cardiac patients.","container-title":"Electronics","DOI":"10.3390/electronics13010163","ISSN":"2079-9292","issue":"1","journalAbbreviation":"Electronics","language":"en","license":"https://creativecommons.org/licenses/by/4.0/","page":"163","source":"DOI.org (Crossref)","title":"Healthcare Big Data Analysis with Artificial Neural Network for Cardiac Disease Prediction","volume":"13","author":[{"family":"Mohapatra","given":"Sulagna"},{"family":"Sahoo","given":"Prasan Kumar"},{"family":"Mohapatra","given":"Suvendu Kumar"}],"issued":{"date-parts":[["2023",12,29]]}}}],"schema":"https://github.com/citation-style-language/schema/raw/master/csl-citation.json"} </w:instrText>
      </w:r>
      <w:r w:rsidR="005E250A">
        <w:fldChar w:fldCharType="separate"/>
      </w:r>
      <w:r w:rsidR="005E250A">
        <w:rPr>
          <w:noProof/>
        </w:rPr>
        <w:t>(Mohapatra et al., 2023)</w:t>
      </w:r>
      <w:r w:rsidR="005E250A">
        <w:fldChar w:fldCharType="end"/>
      </w:r>
      <w:r w:rsidR="0026353C">
        <w:t xml:space="preserve">. </w:t>
      </w:r>
    </w:p>
    <w:p w14:paraId="046757FF" w14:textId="6DDB5D20" w:rsidR="0066028B" w:rsidRDefault="008F3575" w:rsidP="00505FAF">
      <w:pPr>
        <w:jc w:val="both"/>
        <w:rPr>
          <w:noProof/>
        </w:rPr>
      </w:pPr>
      <w:r>
        <w:t xml:space="preserve">Big Data often comes in an unstructured/unlabeled form which DL algorithms extract a </w:t>
      </w:r>
      <w:r w:rsidR="00B465BB">
        <w:t>hierarchy</w:t>
      </w:r>
      <w:r>
        <w:t xml:space="preserve"> from and that is used to train a shallower (less deep, simpler) model. </w:t>
      </w:r>
      <w:proofErr w:type="spellStart"/>
      <w:r w:rsidR="00D91C17">
        <w:t>Najafabadi</w:t>
      </w:r>
      <w:proofErr w:type="spellEnd"/>
      <w:r w:rsidR="00D91C17">
        <w:t xml:space="preserve"> outline</w:t>
      </w:r>
      <w:r w:rsidR="002D479F">
        <w:t>d</w:t>
      </w:r>
      <w:r w:rsidR="00D91C17">
        <w:t xml:space="preserve"> some general applications of DL within the BD space</w:t>
      </w:r>
      <w:r w:rsidR="0066028B">
        <w:rPr>
          <w:noProof/>
        </w:rPr>
        <w:t xml:space="preserve">. </w:t>
      </w:r>
    </w:p>
    <w:p w14:paraId="6DAA7E4D" w14:textId="2B572A06" w:rsidR="00E81C75" w:rsidRDefault="0066028B" w:rsidP="00505FAF">
      <w:pPr>
        <w:jc w:val="both"/>
        <w:rPr>
          <w:noProof/>
        </w:rPr>
      </w:pPr>
      <w:r>
        <w:rPr>
          <w:noProof/>
        </w:rPr>
        <w:t xml:space="preserve">Semantic Indexing </w:t>
      </w:r>
      <w:r w:rsidR="00B465BB">
        <w:rPr>
          <w:noProof/>
        </w:rPr>
        <w:t>tech</w:t>
      </w:r>
      <w:r w:rsidR="00D91C17">
        <w:rPr>
          <w:noProof/>
        </w:rPr>
        <w:t>niq</w:t>
      </w:r>
      <w:r w:rsidR="00B465BB">
        <w:rPr>
          <w:noProof/>
        </w:rPr>
        <w:t>ues can be applied to BD which finds high</w:t>
      </w:r>
      <w:r w:rsidR="00D91C17">
        <w:rPr>
          <w:noProof/>
        </w:rPr>
        <w:t>-</w:t>
      </w:r>
      <w:r w:rsidR="00B465BB">
        <w:rPr>
          <w:noProof/>
        </w:rPr>
        <w:t xml:space="preserve">level, abstract links between the data. The data is stored </w:t>
      </w:r>
      <w:r w:rsidR="00D91C17">
        <w:rPr>
          <w:noProof/>
        </w:rPr>
        <w:t>more efficientl</w:t>
      </w:r>
      <w:r w:rsidR="00B465BB">
        <w:rPr>
          <w:noProof/>
        </w:rPr>
        <w:t xml:space="preserve">y using these links. When the volume of data is vast this </w:t>
      </w:r>
      <w:r w:rsidR="00E5239B">
        <w:rPr>
          <w:noProof/>
        </w:rPr>
        <w:t>allows faster extraction of such data compared to when it is stored in its raw data bit string form. This is widely applied in document storage databases, documents’ texts can be scanned and sorted based on topic. Google’s word2vec DL algorithm is an example of this.</w:t>
      </w:r>
      <w:r w:rsidR="00E81C75">
        <w:rPr>
          <w:noProof/>
        </w:rPr>
        <w:t xml:space="preserve"> </w:t>
      </w:r>
    </w:p>
    <w:p w14:paraId="51D091DB" w14:textId="187EC989" w:rsidR="00B465BB" w:rsidRDefault="00E81C75" w:rsidP="00505FAF">
      <w:pPr>
        <w:jc w:val="both"/>
        <w:rPr>
          <w:noProof/>
        </w:rPr>
      </w:pPr>
      <w:r>
        <w:rPr>
          <w:noProof/>
        </w:rPr>
        <w:t xml:space="preserve">An extension of this </w:t>
      </w:r>
      <w:r w:rsidR="002D479F">
        <w:rPr>
          <w:noProof/>
        </w:rPr>
        <w:t>would be</w:t>
      </w:r>
      <w:r>
        <w:rPr>
          <w:noProof/>
        </w:rPr>
        <w:t xml:space="preserve"> DL </w:t>
      </w:r>
      <w:r w:rsidR="002D479F">
        <w:rPr>
          <w:noProof/>
        </w:rPr>
        <w:t>algorithms</w:t>
      </w:r>
      <w:r>
        <w:rPr>
          <w:noProof/>
        </w:rPr>
        <w:t xml:space="preserve"> employed alongside simpler linear models when analysing BD to max</w:t>
      </w:r>
      <w:r w:rsidR="005D693B">
        <w:rPr>
          <w:noProof/>
        </w:rPr>
        <w:t>i</w:t>
      </w:r>
      <w:r>
        <w:rPr>
          <w:noProof/>
        </w:rPr>
        <w:t xml:space="preserve">mise computational efficiency. </w:t>
      </w:r>
    </w:p>
    <w:p w14:paraId="34D7EBC7" w14:textId="1926BAEB" w:rsidR="005E250A" w:rsidRDefault="00000D41" w:rsidP="00505FAF">
      <w:pPr>
        <w:jc w:val="both"/>
        <w:rPr>
          <w:noProof/>
        </w:rPr>
      </w:pPr>
      <w:r>
        <w:rPr>
          <w:noProof/>
        </w:rPr>
        <w:t>To develop this area</w:t>
      </w:r>
      <w:r w:rsidR="00FD0D4C">
        <w:rPr>
          <w:noProof/>
        </w:rPr>
        <w:t>,</w:t>
      </w:r>
      <w:r>
        <w:rPr>
          <w:noProof/>
        </w:rPr>
        <w:t xml:space="preserve"> the limitations must be considered. </w:t>
      </w:r>
      <w:r w:rsidR="002D479F">
        <w:rPr>
          <w:noProof/>
        </w:rPr>
        <w:t>It remains unclear how much data is enough to produce str</w:t>
      </w:r>
      <w:r w:rsidR="00FD0D4C">
        <w:rPr>
          <w:noProof/>
        </w:rPr>
        <w:t>o</w:t>
      </w:r>
      <w:r w:rsidR="002D479F">
        <w:rPr>
          <w:noProof/>
        </w:rPr>
        <w:t>ng results</w:t>
      </w:r>
      <w:r w:rsidR="00FD0D4C">
        <w:rPr>
          <w:noProof/>
        </w:rPr>
        <w:t xml:space="preserve"> </w:t>
      </w:r>
      <w:r w:rsidR="00FD0D4C">
        <w:rPr>
          <w:noProof/>
        </w:rPr>
        <w:fldChar w:fldCharType="begin"/>
      </w:r>
      <w:r w:rsidR="00FD0D4C">
        <w:rPr>
          <w:noProof/>
        </w:rPr>
        <w:instrText xml:space="preserve"> ADDIN ZOTERO_ITEM CSL_CITATION {"citationID":"eGgOI1PH","properties":{"formattedCitation":"(Najafabadi et al., 2015)","plainCitation":"(Najafabadi et al., 2015)","noteIndex":0},"citationItems":[{"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schema":"https://github.com/citation-style-language/schema/raw/master/csl-citation.json"} </w:instrText>
      </w:r>
      <w:r w:rsidR="00FD0D4C">
        <w:rPr>
          <w:noProof/>
        </w:rPr>
        <w:fldChar w:fldCharType="separate"/>
      </w:r>
      <w:r w:rsidR="00FD0D4C">
        <w:rPr>
          <w:noProof/>
        </w:rPr>
        <w:t>(Najafabadi et al., 2015)</w:t>
      </w:r>
      <w:r w:rsidR="00FD0D4C">
        <w:rPr>
          <w:noProof/>
        </w:rPr>
        <w:fldChar w:fldCharType="end"/>
      </w:r>
      <w:r w:rsidR="00FD0D4C">
        <w:rPr>
          <w:noProof/>
        </w:rPr>
        <w:t xml:space="preserve">. DB datasets can be in the range of petabytes </w:t>
      </w:r>
      <w:r w:rsidR="00FD0D4C">
        <w:rPr>
          <w:noProof/>
        </w:rPr>
        <w:fldChar w:fldCharType="begin"/>
      </w:r>
      <w:r w:rsidR="00FD0D4C">
        <w:rPr>
          <w:noProof/>
        </w:rPr>
        <w:instrText xml:space="preserve"> ADDIN ZOTERO_ITEM CSL_CITATION {"citationID":"pXZtY9W7","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rsidR="00FD0D4C">
        <w:rPr>
          <w:noProof/>
        </w:rPr>
        <w:fldChar w:fldCharType="separate"/>
      </w:r>
      <w:r w:rsidR="00FD0D4C">
        <w:rPr>
          <w:noProof/>
        </w:rPr>
        <w:t>(Zakir and Seymour, 2015)</w:t>
      </w:r>
      <w:r w:rsidR="00FD0D4C">
        <w:rPr>
          <w:noProof/>
        </w:rPr>
        <w:fldChar w:fldCharType="end"/>
      </w:r>
      <w:r w:rsidR="00FD0D4C">
        <w:rPr>
          <w:noProof/>
        </w:rPr>
        <w:t xml:space="preserve">. The current standard is to utilise the entire dataset to train the model. </w:t>
      </w:r>
      <w:r w:rsidR="007C4F9F">
        <w:rPr>
          <w:noProof/>
        </w:rPr>
        <w:t xml:space="preserve">This results in a huge volume of weights and biases for each neuron. </w:t>
      </w:r>
      <w:r w:rsidR="00FD0D4C">
        <w:rPr>
          <w:noProof/>
        </w:rPr>
        <w:t xml:space="preserve">The computational efficiency could be hugely improved if research was done to </w:t>
      </w:r>
      <w:r w:rsidR="007C4F9F">
        <w:rPr>
          <w:noProof/>
        </w:rPr>
        <w:t>determine how much of a dataset needs to be included in training a model whilst avoiding underfitting. Domain adaption of DL within BD is discussed</w:t>
      </w:r>
      <w:r w:rsidR="008439B3">
        <w:rPr>
          <w:noProof/>
        </w:rPr>
        <w:t>,</w:t>
      </w:r>
      <w:r w:rsidR="007C4F9F">
        <w:rPr>
          <w:noProof/>
        </w:rPr>
        <w:t xml:space="preserve"> whereby the distribution between the training and test data </w:t>
      </w:r>
      <w:r w:rsidR="008439B3">
        <w:rPr>
          <w:noProof/>
        </w:rPr>
        <w:t xml:space="preserve">differs. Finally choosing the best performance metric of DL algorithms in BD is ambiguous. This is due to the unsupervised characteristic of many BD sets. It is not as simple as using the amount of misclassified </w:t>
      </w:r>
      <w:r w:rsidR="00D31757">
        <w:rPr>
          <w:noProof/>
        </w:rPr>
        <w:t xml:space="preserve">results or the error between the predicted and actual values. Semi-labelled data can use the labelled data results to infer the results of the unlabelled data, but as of yet unsupervised algorithms lack a robust criterion </w:t>
      </w:r>
      <w:r w:rsidR="008F3575">
        <w:fldChar w:fldCharType="begin"/>
      </w:r>
      <w:r w:rsidR="008F3575">
        <w:instrText xml:space="preserve"> ADDIN ZOTERO_ITEM CSL_CITATION {"citationID":"O2hNSS6z","properties":{"formattedCitation":"(Najafabadi et al., 2015)","plainCitation":"(Najafabadi et al., 2015)","noteIndex":0},"citationItems":[{"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schema":"https://github.com/citation-style-language/schema/raw/master/csl-citation.json"} </w:instrText>
      </w:r>
      <w:r w:rsidR="008F3575">
        <w:fldChar w:fldCharType="separate"/>
      </w:r>
      <w:r w:rsidR="008F3575">
        <w:rPr>
          <w:noProof/>
        </w:rPr>
        <w:t>(Najafabadi et al., 2015)</w:t>
      </w:r>
      <w:r w:rsidR="008F3575">
        <w:fldChar w:fldCharType="end"/>
      </w:r>
    </w:p>
    <w:p w14:paraId="52E52070" w14:textId="5F20C187" w:rsidR="00D503F2" w:rsidRDefault="009123D8" w:rsidP="00505FAF">
      <w:pPr>
        <w:jc w:val="both"/>
      </w:pPr>
      <w:r>
        <w:t xml:space="preserve">Kim et al. </w:t>
      </w:r>
      <w:r w:rsidR="00D31757">
        <w:t>carried out</w:t>
      </w:r>
      <w:r w:rsidR="00A95D24">
        <w:t xml:space="preserve"> </w:t>
      </w:r>
      <w:r w:rsidR="00D31757">
        <w:t>work</w:t>
      </w:r>
      <w:r w:rsidR="00A95D24">
        <w:t xml:space="preserve"> </w:t>
      </w:r>
      <w:r>
        <w:t>to combine Apache Spark and the Tensor</w:t>
      </w:r>
      <w:r w:rsidR="005D693B">
        <w:t>F</w:t>
      </w:r>
      <w:r>
        <w:t>low library. So</w:t>
      </w:r>
      <w:r w:rsidR="005D693B">
        <w:t>-</w:t>
      </w:r>
      <w:r>
        <w:t xml:space="preserve">called </w:t>
      </w:r>
      <w:proofErr w:type="spellStart"/>
      <w:r>
        <w:t>Deepspark</w:t>
      </w:r>
      <w:proofErr w:type="spellEnd"/>
      <w:r>
        <w:t xml:space="preserve"> aims to integrate DL algor</w:t>
      </w:r>
      <w:r w:rsidR="005D693B">
        <w:t>ith</w:t>
      </w:r>
      <w:r>
        <w:t xml:space="preserve">ms and BD frameworks. It </w:t>
      </w:r>
      <w:r w:rsidR="005D693B">
        <w:t xml:space="preserve">allows DL learning to be performed </w:t>
      </w:r>
      <w:r w:rsidR="006D166A">
        <w:t xml:space="preserve">across multiple clusters, parameters are </w:t>
      </w:r>
      <w:r w:rsidR="006D166A">
        <w:lastRenderedPageBreak/>
        <w:t>automatically div</w:t>
      </w:r>
      <w:r w:rsidR="004C2F68">
        <w:t>i</w:t>
      </w:r>
      <w:r w:rsidR="006D166A">
        <w:t xml:space="preserve">ded </w:t>
      </w:r>
      <w:r w:rsidR="004C2F68">
        <w:t>using Spark</w:t>
      </w:r>
      <w:r w:rsidR="00F15640">
        <w:t xml:space="preserve">. The clusters work iteratively using </w:t>
      </w:r>
      <w:r w:rsidR="00F15640" w:rsidRPr="00F15640">
        <w:t>stochastic gradient descent</w:t>
      </w:r>
      <w:r w:rsidR="00F15640">
        <w:t>, to optimize the parameters and minimize the loss.</w:t>
      </w:r>
      <w:r w:rsidR="00F23D30">
        <w:t xml:space="preserve"> Synchronised SGD waits for the parameter values from each node to reach the barrier, the master node gathers and averages them before backpropagating them through the network. Kim note</w:t>
      </w:r>
      <w:r w:rsidR="00D31757">
        <w:t>d</w:t>
      </w:r>
      <w:r w:rsidR="00F23D30">
        <w:t xml:space="preserve"> the limitation of this system by the slowest </w:t>
      </w:r>
      <w:r w:rsidR="00D503F2">
        <w:t>node,</w:t>
      </w:r>
      <w:r w:rsidR="00F23D30">
        <w:t xml:space="preserve"> so the team investigate</w:t>
      </w:r>
      <w:r w:rsidR="00D31757">
        <w:t>d</w:t>
      </w:r>
      <w:r w:rsidR="00F23D30">
        <w:t xml:space="preserve"> asynchronous GSD</w:t>
      </w:r>
      <w:r w:rsidR="00D503F2">
        <w:t>. This utilize</w:t>
      </w:r>
      <w:r w:rsidR="00D31757">
        <w:t>d</w:t>
      </w:r>
      <w:r w:rsidR="00D503F2">
        <w:t xml:space="preserve"> master-slave node architecture with a server node monitoring the parameters globally. </w:t>
      </w:r>
      <w:proofErr w:type="spellStart"/>
      <w:r w:rsidR="00D503F2">
        <w:t>DeepSpark</w:t>
      </w:r>
      <w:proofErr w:type="spellEnd"/>
      <w:r w:rsidR="00D503F2">
        <w:t xml:space="preserve"> is composed of:</w:t>
      </w:r>
    </w:p>
    <w:p w14:paraId="798845F0" w14:textId="5464EEBF" w:rsidR="00D503F2" w:rsidRDefault="00D503F2" w:rsidP="00D503F2">
      <w:pPr>
        <w:pStyle w:val="ListParagraph"/>
        <w:numPr>
          <w:ilvl w:val="0"/>
          <w:numId w:val="25"/>
        </w:numPr>
        <w:jc w:val="both"/>
      </w:pPr>
      <w:r>
        <w:t>Apache Spark</w:t>
      </w:r>
    </w:p>
    <w:p w14:paraId="3F27FA77" w14:textId="3AFFECD7" w:rsidR="00D503F2" w:rsidRDefault="00D503F2" w:rsidP="00D503F2">
      <w:pPr>
        <w:pStyle w:val="ListParagraph"/>
        <w:numPr>
          <w:ilvl w:val="0"/>
          <w:numId w:val="25"/>
        </w:numPr>
        <w:jc w:val="both"/>
      </w:pPr>
      <w:r>
        <w:t>Parameter exchanger</w:t>
      </w:r>
    </w:p>
    <w:p w14:paraId="072DBD77" w14:textId="66E7A935" w:rsidR="00D503F2" w:rsidRDefault="00A0630E" w:rsidP="00D503F2">
      <w:pPr>
        <w:pStyle w:val="ListParagraph"/>
        <w:numPr>
          <w:ilvl w:val="0"/>
          <w:numId w:val="25"/>
        </w:numPr>
        <w:jc w:val="both"/>
      </w:pPr>
      <w:r>
        <w:t>Computing Engine</w:t>
      </w:r>
    </w:p>
    <w:p w14:paraId="3859554F" w14:textId="3D7F1B5A" w:rsidR="0026353C" w:rsidRDefault="00A0630E" w:rsidP="00505FAF">
      <w:pPr>
        <w:jc w:val="both"/>
      </w:pPr>
      <w:r>
        <w:t>This architecture</w:t>
      </w:r>
      <w:r w:rsidR="00325B45">
        <w:t xml:space="preserve"> was found to require more epochs but less computing time </w:t>
      </w:r>
      <w:r w:rsidR="00CE1F45">
        <w:t xml:space="preserve">overall </w:t>
      </w:r>
      <w:r w:rsidR="00325B45">
        <w:t>to achieve the same loss as the benchmark. This demonstrate</w:t>
      </w:r>
      <w:r w:rsidR="00D31757">
        <w:t>d</w:t>
      </w:r>
      <w:r w:rsidR="00325B45">
        <w:t xml:space="preserve"> the benefits to DL of using </w:t>
      </w:r>
      <w:r w:rsidR="00CE1F45">
        <w:t xml:space="preserve">a distributed framework </w:t>
      </w:r>
      <w:r w:rsidR="005D693B">
        <w:fldChar w:fldCharType="begin"/>
      </w:r>
      <w:r w:rsidR="005D693B">
        <w:instrText xml:space="preserve"> ADDIN ZOTERO_ITEM CSL_CITATION {"citationID":"LUvqYhfp","properties":{"formattedCitation":"(Kim et al., 2016)","plainCitation":"(Kim et al., 2016)","noteIndex":0},"citationItems":[{"id":1282,"uris":["http://zotero.org/users/8511407/items/NZVUL5ZN"],"itemData":{"id":1282,"type":"article","abstract":"The increasing complexity of deep neural networks (DNNs) has made it challenging to exploit existing large-scale data processing pipelines for handling massive data and parameters involved in DNN training. Distributed computing platforms and GPGPU-based acceleration provide a mainstream solution to this computational challenge. In this paper, we propose DeepSpark, a distributed and parallel deep learning framework that exploits Apache Spark on commodity clusters. To support parallel operations, DeepSpark automatically distributes workloads and parameters to Caffe/Tensorﬂow-running nodes using Spark, and iteratively aggregates training results by a novel lock-free asynchronous variant of the popular elastic averaging stochastic gradient descent based update scheme, effectively complementing the synchronized processing capabilities of Spark. DeepSpark is an on-going project, and the current release is available at http://deepspark.snu.ac.kr.","language":"en","note":"arXiv:1602.08191 [cs]","number":"arXiv:1602.08191","publisher":"arXiv","source":"arXiv.org","title":"DeepSpark: A Spark-Based Distributed Deep Learning Framework for Commodity Clusters","title-short":"DeepSpark","URL":"http://arxiv.org/abs/1602.08191","author":[{"family":"Kim","given":"Hanjoo"},{"family":"Park","given":"Jaehong"},{"family":"Jang","given":"Jaehee"},{"family":"Yoon","given":"Sungroh"}],"accessed":{"date-parts":[["2024",9,21]]},"issued":{"date-parts":[["2016",9,30]]}}}],"schema":"https://github.com/citation-style-language/schema/raw/master/csl-citation.json"} </w:instrText>
      </w:r>
      <w:r w:rsidR="005D693B">
        <w:fldChar w:fldCharType="separate"/>
      </w:r>
      <w:r w:rsidR="005D693B">
        <w:rPr>
          <w:noProof/>
        </w:rPr>
        <w:t>(Kim et al., 2016)</w:t>
      </w:r>
      <w:r w:rsidR="005D693B">
        <w:fldChar w:fldCharType="end"/>
      </w:r>
      <w:r w:rsidR="00D503F2">
        <w:t>.</w:t>
      </w:r>
    </w:p>
    <w:p w14:paraId="015DE0F9" w14:textId="41FFB683" w:rsidR="00CE1F45" w:rsidRDefault="008C449B" w:rsidP="00505FAF">
      <w:pPr>
        <w:jc w:val="both"/>
      </w:pPr>
      <w:r>
        <w:t xml:space="preserve">Another example of Spark being used to speed up the training of NN is outlined by Moritz et al., namely </w:t>
      </w:r>
      <w:proofErr w:type="spellStart"/>
      <w:r>
        <w:t>SparkNet</w:t>
      </w:r>
      <w:proofErr w:type="spellEnd"/>
      <w:r>
        <w:t xml:space="preserve">.  </w:t>
      </w:r>
      <w:r w:rsidR="00923536">
        <w:t xml:space="preserve">It used Caffe on multiple parallel CPUs. They found the performance depended on the cluster size, communication frequency and the cluster’s communication overhead. They found their novel setup was faster compared to a single node </w:t>
      </w:r>
      <w:r w:rsidR="00CE1F45">
        <w:fldChar w:fldCharType="begin"/>
      </w:r>
      <w:r w:rsidR="00CE1F45">
        <w:instrText xml:space="preserve"> ADDIN ZOTERO_ITEM CSL_CITATION {"citationID":"yAaYSr3K","properties":{"formattedCitation":"(Moritz et al., 2016)","plainCitation":"(Moritz et al., 2016)","noteIndex":0},"citationItems":[{"id":1284,"uris":["http://zotero.org/users/8511407/items/PPWWEVH5"],"itemData":{"id":1284,"type":"article","abstract":"Training deep networks is a time-consuming process, with networks for object recognition often requiring multiple days to train. For this reason, leveraging the resources of a cluster to speed up training is an important area of work. However, widely-popular batch-processing computational frameworks like MapReduce and Spark were not designed to support the asynchronous and communication-intensive workloads of existing distributed deep learning systems. We introduce SparkNet, a framework for training deep networks in Spark. Our implementation includes a convenient interface for reading data from Spark RDDs, a Scala interface to the Caffe deep learning framework, and a lightweight multidimensional tensor library. Using a simple parallelization scheme for stochastic gradient descent, SparkNet scales well with the cluster size and tolerates very high-latency communication. Furthermore, it is easy to deploy and use with no parameter tuning, and it is compatible with existing Caffe models. We quantify the dependence of the speedup obtained by SparkNet on the number of machines, the communication frequency, and the cluster’s communication overhead, and we benchmark our system’s performance on the ImageNet dataset.","language":"en","note":"arXiv:1511.06051 [cs, math, stat]","number":"arXiv:1511.06051","publisher":"arXiv","source":"arXiv.org","title":"SparkNet: Training Deep Networks in Spark","title-short":"SparkNet","URL":"http://arxiv.org/abs/1511.06051","author":[{"family":"Moritz","given":"Philipp"},{"family":"Nishihara","given":"Robert"},{"family":"Stoica","given":"Ion"},{"family":"Jordan","given":"Michael I."}],"accessed":{"date-parts":[["2024",9,21]]},"issued":{"date-parts":[["2016",2,28]]}}}],"schema":"https://github.com/citation-style-language/schema/raw/master/csl-citation.json"} </w:instrText>
      </w:r>
      <w:r w:rsidR="00CE1F45">
        <w:fldChar w:fldCharType="separate"/>
      </w:r>
      <w:r w:rsidR="00CE1F45">
        <w:rPr>
          <w:noProof/>
        </w:rPr>
        <w:t>(Moritz et al., 2016)</w:t>
      </w:r>
      <w:r w:rsidR="00CE1F45">
        <w:fldChar w:fldCharType="end"/>
      </w:r>
    </w:p>
    <w:p w14:paraId="23458EDA" w14:textId="6D3A17FC" w:rsidR="00077775" w:rsidRDefault="00CF2DED" w:rsidP="00505FAF">
      <w:pPr>
        <w:jc w:val="both"/>
      </w:pPr>
      <w:proofErr w:type="spellStart"/>
      <w:r>
        <w:t>Versaci</w:t>
      </w:r>
      <w:proofErr w:type="spellEnd"/>
      <w:r>
        <w:t xml:space="preserve"> et al. propose an image classification algorithm using a Cassandra database solution. Cassand</w:t>
      </w:r>
      <w:r w:rsidR="00C41EE6">
        <w:t>r</w:t>
      </w:r>
      <w:r>
        <w:t>a DB is a highly scalable</w:t>
      </w:r>
      <w:r w:rsidR="0094062B">
        <w:t>, distributed framework for handling large datasets in commercial and academic settings</w:t>
      </w:r>
      <w:r w:rsidR="00C41EE6">
        <w:t>. The</w:t>
      </w:r>
      <w:r w:rsidR="0094062B">
        <w:t xml:space="preserve"> </w:t>
      </w:r>
      <w:r w:rsidR="00C41EE6">
        <w:t>architecture for the reading in and pre-processing can be seen in Figure BB. It was noted that both the data loader and server</w:t>
      </w:r>
      <w:r w:rsidR="00656A0A">
        <w:t xml:space="preserve"> used Cassandra DB</w:t>
      </w:r>
      <w:r w:rsidR="00C41EE6">
        <w:t xml:space="preserve">. The updated parameters calculated during backpropagation </w:t>
      </w:r>
      <w:r w:rsidR="000C5398">
        <w:t xml:space="preserve">are gathered from each local mini-batch and consolidated into overall global weights. A mirrored strategy was adopted, whereby the consolidated parameters </w:t>
      </w:r>
      <w:r w:rsidR="00656A0A">
        <w:t>were</w:t>
      </w:r>
      <w:r w:rsidR="000C5398">
        <w:t xml:space="preserve"> kept on each of the working servers. </w:t>
      </w:r>
      <w:r w:rsidR="00C41EE6">
        <w:t xml:space="preserve"> </w:t>
      </w:r>
      <w:r w:rsidR="00B023E2">
        <w:t>This currently has not been applied to TensorFlow</w:t>
      </w:r>
      <w:r w:rsidR="00656A0A">
        <w:t xml:space="preserve"> </w:t>
      </w:r>
      <w:r w:rsidR="00B023E2">
        <w:t>however</w:t>
      </w:r>
      <w:r w:rsidR="00656A0A">
        <w:t>,</w:t>
      </w:r>
      <w:r w:rsidR="00B023E2">
        <w:t xml:space="preserve"> it is a promising step in the right direction for combining DL and BD</w:t>
      </w:r>
      <w:r w:rsidR="00656A0A">
        <w:t xml:space="preserve"> </w:t>
      </w:r>
      <w:r w:rsidR="00077775">
        <w:fldChar w:fldCharType="begin"/>
      </w:r>
      <w:r w:rsidR="00077775">
        <w:instrText xml:space="preserve"> ADDIN ZOTERO_ITEM CSL_CITATION {"citationID":"pcpUHfV2","properties":{"formattedCitation":"(Versaci and Busonera, 2021)","plainCitation":"(Versaci and Busonera, 2021)","noteIndex":0},"citationItems":[{"id":1290,"uris":["http://zotero.org/users/8511407/items/S2MXAE56"],"itemData":{"id":1290,"type":"paper-conference","abstract":"Deep learning (DL) algorithms require, to be fully effective, harvesting an increasingly large amount of data. These data, typically organized as millions of small files, stress filesystems and are difficult to manage. In fact, despite the huge development of DL tools and specialized hardware, data loading pipeline for DL still lacks behind in ease of use, standardization and scalability.","container-title":"2021 IEEE International Conference on Big Data (Big Data)","DOI":"10.1109/BigData52589.2021.9672005","event-place":"Orlando, FL, USA","event-title":"2021 IEEE International Conference on Big Data (Big Data)","ISBN":"978-1-66543-902-2","language":"en","license":"https://ieeexplore.ieee.org/Xplorehelp/downloads/license-information/IEEE.html","page":"5301-5310","publisher":"IEEE","publisher-place":"Orlando, FL, USA","source":"DOI.org (Crossref)","title":"Scaling deep learning data management with Cassandra DB","URL":"https://ieeexplore.ieee.org/document/9672005/","author":[{"family":"Versaci","given":"Francesco"},{"family":"Busonera","given":"Giovanni"}],"accessed":{"date-parts":[["2024",9,26]]},"issued":{"date-parts":[["2021",12,15]]}}}],"schema":"https://github.com/citation-style-language/schema/raw/master/csl-citation.json"} </w:instrText>
      </w:r>
      <w:r w:rsidR="00077775">
        <w:fldChar w:fldCharType="separate"/>
      </w:r>
      <w:r w:rsidR="00077775">
        <w:rPr>
          <w:noProof/>
        </w:rPr>
        <w:t>(Versaci and Busonera, 2021)</w:t>
      </w:r>
      <w:r w:rsidR="00077775">
        <w:fldChar w:fldCharType="end"/>
      </w:r>
      <w:r w:rsidR="00B023E2">
        <w:t xml:space="preserve">. </w:t>
      </w:r>
    </w:p>
    <w:p w14:paraId="68BF2F11" w14:textId="60377300" w:rsidR="00B023E2" w:rsidRDefault="00772B24" w:rsidP="00505FAF">
      <w:pPr>
        <w:jc w:val="both"/>
      </w:pPr>
      <w:r>
        <w:t>Singh et al. commented on the poor performance of MapReduce with iterative ML algorithms such as K-Means clustering. This is one of the reasons why MapReduce was not explored in the coded example of this work as ANN</w:t>
      </w:r>
      <w:r w:rsidR="00656A0A">
        <w:t>s</w:t>
      </w:r>
      <w:r>
        <w:t xml:space="preserve"> are also iterative </w:t>
      </w:r>
      <w:r>
        <w:fldChar w:fldCharType="begin"/>
      </w:r>
      <w:r>
        <w:instrText xml:space="preserve"> ADDIN ZOTERO_ITEM CSL_CITATION {"citationID":"3wyPhrpS","properties":{"formattedCitation":"(Singh and Reddy, 2015)","plainCitation":"(Singh and Reddy, 2015)","noteIndex":0},"citationItems":[{"id":1265,"uris":["http://zotero.org/users/8511407/items/BS6XFHKS"],"itemData":{"id":1265,"type":"article-journal","abstract":"The primary purpose of this paper is to provide an in-depth analysis of different platforms available for performing big data analytics. This paper surveys different hardware platforms available for big data analytics and assesses the advantages and drawbacks of each of these platforms based on various metrics such as scalability, data I/O rate, fault tolerance, real-time processing, data size supported and iterative task support. In addition to the hardware, a detailed description of the software frameworks used within each of these platforms is also discussed along with their strengths and drawbacks. Some of the critical characteristics described here can potentially aid the readers in making an informed decision about the right choice of platforms depending on their computational needs. Using a star ratings table, a rigorous qualitative comparison between different platforms is also discussed for each of the six characteristics that are critical for the algorithms of big data analytics. In order to provide more insights into the effectiveness of each of the platform in the context of big data analytics, specific implementation level details of the widely used k-means clustering algorithm on various platforms are also described in the form pseudocode.","container-title":"Journal of Big Data","DOI":"10.1186/s40537-014-0008-6","ISSN":"2196-1115","issue":"1","journalAbbreviation":"Journal of Big Data","language":"en","page":"8","source":"DOI.org (Crossref)","title":"A survey on platforms for big data analytics","volume":"2","author":[{"family":"Singh","given":"Dilpreet"},{"family":"Reddy","given":"Chandan K"}],"issued":{"date-parts":[["2015",12]]}}}],"schema":"https://github.com/citation-style-language/schema/raw/master/csl-citation.json"} </w:instrText>
      </w:r>
      <w:r>
        <w:fldChar w:fldCharType="separate"/>
      </w:r>
      <w:r>
        <w:rPr>
          <w:noProof/>
        </w:rPr>
        <w:t>(Singh and Reddy, 2015)</w:t>
      </w:r>
      <w:r>
        <w:fldChar w:fldCharType="end"/>
      </w:r>
      <w:r>
        <w:t>. Zakir et al. mirror this sentiment and praise Apache Sparks</w:t>
      </w:r>
      <w:r w:rsidR="00656A0A">
        <w:t>’</w:t>
      </w:r>
      <w:r>
        <w:t xml:space="preserve"> ability to handle iterative algorithms better </w:t>
      </w:r>
      <w:r>
        <w:fldChar w:fldCharType="begin"/>
      </w:r>
      <w:r>
        <w:instrText xml:space="preserve"> ADDIN ZOTERO_ITEM CSL_CITATION {"citationID":"Eq1jf5ta","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fldChar w:fldCharType="separate"/>
      </w:r>
      <w:r>
        <w:rPr>
          <w:noProof/>
        </w:rPr>
        <w:t>(Zakir and Seymour, 2015)</w:t>
      </w:r>
      <w:r>
        <w:fldChar w:fldCharType="end"/>
      </w:r>
    </w:p>
    <w:p w14:paraId="72A38F8E" w14:textId="18A37BB8" w:rsidR="009E4DBE" w:rsidRDefault="00147AB6" w:rsidP="00505FAF">
      <w:pPr>
        <w:jc w:val="both"/>
      </w:pPr>
      <w:proofErr w:type="spellStart"/>
      <w:r>
        <w:t>LeChun</w:t>
      </w:r>
      <w:proofErr w:type="spellEnd"/>
      <w:r>
        <w:t xml:space="preserve"> et al. comment</w:t>
      </w:r>
      <w:r w:rsidR="00656A0A">
        <w:t>ed</w:t>
      </w:r>
      <w:r>
        <w:t xml:space="preserve"> on the likely move towards</w:t>
      </w:r>
      <w:r w:rsidR="00704F81">
        <w:t xml:space="preserve"> unsupervised deep learning in the coming years. Unsupervised data makes up much of the </w:t>
      </w:r>
      <w:r w:rsidR="009E4DBE">
        <w:t xml:space="preserve">big data </w:t>
      </w:r>
      <w:proofErr w:type="gramStart"/>
      <w:r w:rsidR="009E4DBE">
        <w:t>available</w:t>
      </w:r>
      <w:proofErr w:type="gramEnd"/>
      <w:r w:rsidR="009E4DBE">
        <w:t xml:space="preserve"> so these two fields need </w:t>
      </w:r>
      <w:r w:rsidR="00A4165B">
        <w:t>to</w:t>
      </w:r>
      <w:r w:rsidR="009E4DBE">
        <w:t xml:space="preserve"> work together to create models using this form of data. They also make note of the applications in reinforcement learning which will likely be explored </w:t>
      </w:r>
      <w:r w:rsidR="009E4DBE">
        <w:fldChar w:fldCharType="begin"/>
      </w:r>
      <w:r w:rsidR="009E4DBE">
        <w:instrText xml:space="preserve"> ADDIN ZOTERO_ITEM CSL_CITATION {"citationID":"bvgMpTPa","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9E4DBE">
        <w:fldChar w:fldCharType="separate"/>
      </w:r>
      <w:r w:rsidR="009E4DBE">
        <w:rPr>
          <w:noProof/>
        </w:rPr>
        <w:t>(LeCun et al., 2015)</w:t>
      </w:r>
      <w:r w:rsidR="009E4DBE">
        <w:fldChar w:fldCharType="end"/>
      </w:r>
    </w:p>
    <w:p w14:paraId="37D6B051" w14:textId="0935DE73" w:rsidR="00077775" w:rsidRPr="00FB785A" w:rsidRDefault="00704F81" w:rsidP="00505FAF">
      <w:pPr>
        <w:jc w:val="both"/>
      </w:pPr>
      <w:r>
        <w:t xml:space="preserve"> </w:t>
      </w:r>
    </w:p>
    <w:p w14:paraId="216889EB" w14:textId="103E9551" w:rsidR="0094062B" w:rsidRDefault="0094062B" w:rsidP="007E2213">
      <w:pPr>
        <w:jc w:val="both"/>
      </w:pPr>
      <w:r>
        <w:rPr>
          <w:noProof/>
        </w:rPr>
        <w:drawing>
          <wp:anchor distT="0" distB="0" distL="114300" distR="114300" simplePos="0" relativeHeight="251660800" behindDoc="1" locked="0" layoutInCell="1" allowOverlap="1" wp14:anchorId="4592BD4B" wp14:editId="518DA178">
            <wp:simplePos x="0" y="0"/>
            <wp:positionH relativeFrom="column">
              <wp:posOffset>530860</wp:posOffset>
            </wp:positionH>
            <wp:positionV relativeFrom="paragraph">
              <wp:posOffset>218</wp:posOffset>
            </wp:positionV>
            <wp:extent cx="1856105" cy="1840230"/>
            <wp:effectExtent l="0" t="0" r="0" b="1270"/>
            <wp:wrapTight wrapText="bothSides">
              <wp:wrapPolygon edited="0">
                <wp:start x="0" y="0"/>
                <wp:lineTo x="0" y="21466"/>
                <wp:lineTo x="21430" y="21466"/>
                <wp:lineTo x="21430" y="0"/>
                <wp:lineTo x="0" y="0"/>
              </wp:wrapPolygon>
            </wp:wrapTight>
            <wp:docPr id="4" name="Picture 4" descr="A diagram of a data processing proces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diagram of a data processing proces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56105" cy="1840230"/>
                    </a:xfrm>
                    <a:prstGeom prst="rect">
                      <a:avLst/>
                    </a:prstGeom>
                  </pic:spPr>
                </pic:pic>
              </a:graphicData>
            </a:graphic>
            <wp14:sizeRelH relativeFrom="page">
              <wp14:pctWidth>0%</wp14:pctWidth>
            </wp14:sizeRelH>
            <wp14:sizeRelV relativeFrom="page">
              <wp14:pctHeight>0%</wp14:pctHeight>
            </wp14:sizeRelV>
          </wp:anchor>
        </w:drawing>
      </w:r>
    </w:p>
    <w:p w14:paraId="39785343" w14:textId="0FA98577" w:rsidR="0094062B" w:rsidRDefault="0094062B" w:rsidP="007E2213">
      <w:pPr>
        <w:jc w:val="both"/>
      </w:pPr>
    </w:p>
    <w:p w14:paraId="372E15B7" w14:textId="41E884E1" w:rsidR="0094062B" w:rsidRDefault="0094062B" w:rsidP="007E2213">
      <w:pPr>
        <w:jc w:val="both"/>
      </w:pPr>
    </w:p>
    <w:p w14:paraId="75E810CE" w14:textId="77777777" w:rsidR="0094062B" w:rsidRDefault="0094062B" w:rsidP="007E2213">
      <w:pPr>
        <w:jc w:val="both"/>
      </w:pPr>
    </w:p>
    <w:p w14:paraId="51BB7FCC" w14:textId="77777777" w:rsidR="0094062B" w:rsidRDefault="0094062B" w:rsidP="007E2213">
      <w:pPr>
        <w:jc w:val="both"/>
      </w:pPr>
    </w:p>
    <w:p w14:paraId="457F75B3" w14:textId="77777777" w:rsidR="0094062B" w:rsidRDefault="0094062B" w:rsidP="007E2213">
      <w:pPr>
        <w:jc w:val="both"/>
      </w:pPr>
    </w:p>
    <w:p w14:paraId="1F9F2D71" w14:textId="77777777" w:rsidR="0094062B" w:rsidRDefault="0094062B" w:rsidP="007E2213">
      <w:pPr>
        <w:jc w:val="both"/>
      </w:pPr>
    </w:p>
    <w:p w14:paraId="49F58FBE" w14:textId="77777777" w:rsidR="0094062B" w:rsidRDefault="0094062B" w:rsidP="007E2213">
      <w:pPr>
        <w:jc w:val="both"/>
      </w:pPr>
    </w:p>
    <w:p w14:paraId="2B69222E" w14:textId="77777777" w:rsidR="0094062B" w:rsidRDefault="0094062B" w:rsidP="007E2213">
      <w:pPr>
        <w:jc w:val="both"/>
      </w:pPr>
    </w:p>
    <w:p w14:paraId="50EEE987" w14:textId="77777777" w:rsidR="0094062B" w:rsidRDefault="0094062B" w:rsidP="007E2213">
      <w:pPr>
        <w:jc w:val="both"/>
      </w:pPr>
    </w:p>
    <w:p w14:paraId="26F81FEB" w14:textId="77777777" w:rsidR="0094062B" w:rsidRDefault="0094062B" w:rsidP="007E2213">
      <w:pPr>
        <w:jc w:val="both"/>
      </w:pPr>
    </w:p>
    <w:p w14:paraId="42B88F1E" w14:textId="77777777" w:rsidR="0094062B" w:rsidRDefault="0094062B" w:rsidP="007E2213">
      <w:pPr>
        <w:jc w:val="both"/>
      </w:pPr>
    </w:p>
    <w:p w14:paraId="578E9404" w14:textId="77777777" w:rsidR="0094062B" w:rsidRDefault="0094062B" w:rsidP="007E2213">
      <w:pPr>
        <w:jc w:val="both"/>
      </w:pPr>
    </w:p>
    <w:p w14:paraId="21F0E227" w14:textId="189244E5" w:rsidR="0094062B" w:rsidRPr="0094062B" w:rsidRDefault="0094062B" w:rsidP="0094062B">
      <w:pPr>
        <w:rPr>
          <w:i/>
          <w:iCs/>
          <w:sz w:val="16"/>
          <w:szCs w:val="16"/>
        </w:rPr>
      </w:pPr>
      <w:r>
        <w:rPr>
          <w:i/>
          <w:iCs/>
          <w:sz w:val="16"/>
          <w:szCs w:val="16"/>
        </w:rPr>
        <w:t>Figure BB: The</w:t>
      </w:r>
      <w:r w:rsidR="00C41EE6">
        <w:rPr>
          <w:i/>
          <w:iCs/>
          <w:sz w:val="16"/>
          <w:szCs w:val="16"/>
        </w:rPr>
        <w:t xml:space="preserve"> Cassandra DB</w:t>
      </w:r>
      <w:r>
        <w:rPr>
          <w:i/>
          <w:iCs/>
          <w:sz w:val="16"/>
          <w:szCs w:val="16"/>
        </w:rPr>
        <w:t xml:space="preserve"> workflow </w:t>
      </w:r>
      <w:r w:rsidR="00C41EE6">
        <w:rPr>
          <w:i/>
          <w:iCs/>
          <w:sz w:val="16"/>
          <w:szCs w:val="16"/>
        </w:rPr>
        <w:t xml:space="preserve">proposed by </w:t>
      </w:r>
      <w:proofErr w:type="spellStart"/>
      <w:r w:rsidR="00C41EE6">
        <w:rPr>
          <w:i/>
          <w:iCs/>
          <w:sz w:val="16"/>
          <w:szCs w:val="16"/>
        </w:rPr>
        <w:t>Versaci</w:t>
      </w:r>
      <w:proofErr w:type="spellEnd"/>
      <w:r w:rsidR="00C41EE6">
        <w:rPr>
          <w:i/>
          <w:iCs/>
          <w:sz w:val="16"/>
          <w:szCs w:val="16"/>
        </w:rPr>
        <w:t xml:space="preserve"> et al. </w:t>
      </w:r>
      <w:r w:rsidR="00C41EE6">
        <w:rPr>
          <w:i/>
          <w:iCs/>
          <w:sz w:val="16"/>
          <w:szCs w:val="16"/>
        </w:rPr>
        <w:fldChar w:fldCharType="begin"/>
      </w:r>
      <w:r w:rsidR="00C41EE6">
        <w:rPr>
          <w:i/>
          <w:iCs/>
          <w:sz w:val="16"/>
          <w:szCs w:val="16"/>
        </w:rPr>
        <w:instrText xml:space="preserve"> ADDIN ZOTERO_ITEM CSL_CITATION {"citationID":"GrfqDIPG","properties":{"formattedCitation":"(Versaci and Busonera, 2021)","plainCitation":"(Versaci and Busonera, 2021)","noteIndex":0},"citationItems":[{"id":1290,"uris":["http://zotero.org/users/8511407/items/S2MXAE56"],"itemData":{"id":1290,"type":"paper-conference","abstract":"Deep learning (DL) algorithms require, to be fully effective, harvesting an increasingly large amount of data. These data, typically organized as millions of small files, stress filesystems and are difficult to manage. In fact, despite the huge development of DL tools and specialized hardware, data loading pipeline for DL still lacks behind in ease of use, standardization and scalability.","container-title":"2021 IEEE International Conference on Big Data (Big Data)","DOI":"10.1109/BigData52589.2021.9672005","event-place":"Orlando, FL, USA","event-title":"2021 IEEE International Conference on Big Data (Big Data)","ISBN":"978-1-66543-902-2","language":"en","license":"https://ieeexplore.ieee.org/Xplorehelp/downloads/license-information/IEEE.html","page":"5301-5310","publisher":"IEEE","publisher-place":"Orlando, FL, USA","source":"DOI.org (Crossref)","title":"Scaling deep learning data management with Cassandra DB","URL":"https://ieeexplore.ieee.org/document/9672005/","author":[{"family":"Versaci","given":"Francesco"},{"family":"Busonera","given":"Giovanni"}],"accessed":{"date-parts":[["2024",9,26]]},"issued":{"date-parts":[["2021",12,15]]}}}],"schema":"https://github.com/citation-style-language/schema/raw/master/csl-citation.json"} </w:instrText>
      </w:r>
      <w:r w:rsidR="00C41EE6">
        <w:rPr>
          <w:i/>
          <w:iCs/>
          <w:sz w:val="16"/>
          <w:szCs w:val="16"/>
        </w:rPr>
        <w:fldChar w:fldCharType="separate"/>
      </w:r>
      <w:r w:rsidR="00C41EE6">
        <w:rPr>
          <w:i/>
          <w:iCs/>
          <w:noProof/>
          <w:sz w:val="16"/>
          <w:szCs w:val="16"/>
        </w:rPr>
        <w:t>(Versaci and Busonera, 2021)</w:t>
      </w:r>
      <w:r w:rsidR="00C41EE6">
        <w:rPr>
          <w:i/>
          <w:iCs/>
          <w:sz w:val="16"/>
          <w:szCs w:val="16"/>
        </w:rPr>
        <w:fldChar w:fldCharType="end"/>
      </w:r>
    </w:p>
    <w:p w14:paraId="432F86F2" w14:textId="3BCF108D" w:rsidR="004E5091" w:rsidRDefault="00733033" w:rsidP="007E2213">
      <w:pPr>
        <w:jc w:val="both"/>
      </w:pPr>
      <w:r>
        <w:t xml:space="preserve">An additional level of complexity to be added to an algorithm is a dataset containing time series data. </w:t>
      </w:r>
      <w:proofErr w:type="spellStart"/>
      <w:r>
        <w:t>Lv</w:t>
      </w:r>
      <w:proofErr w:type="spellEnd"/>
      <w:r>
        <w:t xml:space="preserve"> et al. published preliminary work on collecting real-time traffic data and using it to predict the future state of traffic on the same roads. Stacked Autoencoders were used</w:t>
      </w:r>
      <w:r w:rsidR="00801F34">
        <w:t xml:space="preserve">, where the output becomes the input in the next loop. The researchers noted it performed well in medium and heavy traffic but poorly in light traffic </w:t>
      </w:r>
      <w:r w:rsidR="00801F34">
        <w:fldChar w:fldCharType="begin"/>
      </w:r>
      <w:r w:rsidR="00801F34">
        <w:instrText xml:space="preserve"> ADDIN ZOTERO_ITEM CSL_CITATION {"citationID":"O1MyEofF","properties":{"formattedCitation":"(Lv et al., 2014)","plainCitation":"(Lv et al., 2014)","noteIndex":0},"citationItems":[{"id":1300,"uris":["http://zotero.org/users/8511407/items/NTTF93PE"],"itemData":{"id":1300,"type":"article-journal","container-title":"IEEE Transactions on Intelligent Transportation Systems","DOI":"10.1109/TITS.2014.2345663","ISSN":"1524-9050, 1558-0016","journalAbbreviation":"IEEE Trans. Intell. Transport. Syst.","language":"en","license":"https://ieeexplore.ieee.org/Xplorehelp/downloads/license-information/IEEE.html","page":"1-9","source":"DOI.org (Crossref)","title":"Traffic Flow Prediction With Big Data: A Deep Learning Approach","title-short":"Traffic Flow Prediction With Big Data","author":[{"family":"Lv","given":"Yisheng"},{"family":"Duan","given":"Yanjie"},{"family":"Kang","given":"Wenwen"},{"family":"Li","given":"Zhengxi"},{"family":"Wang","given":"Fei-Yue"}],"issued":{"date-parts":[["2014"]]}}}],"schema":"https://github.com/citation-style-language/schema/raw/master/csl-citation.json"} </w:instrText>
      </w:r>
      <w:r w:rsidR="00801F34">
        <w:fldChar w:fldCharType="separate"/>
      </w:r>
      <w:r w:rsidR="00801F34">
        <w:rPr>
          <w:noProof/>
        </w:rPr>
        <w:t>(Lv et al., 2014)</w:t>
      </w:r>
      <w:r w:rsidR="00801F34">
        <w:fldChar w:fldCharType="end"/>
      </w:r>
      <w:r w:rsidR="00801F34">
        <w:t xml:space="preserve">. </w:t>
      </w:r>
      <w:proofErr w:type="spellStart"/>
      <w:r w:rsidR="00801F34" w:rsidRPr="00801F34">
        <w:t>DeepTFP</w:t>
      </w:r>
      <w:proofErr w:type="spellEnd"/>
      <w:r w:rsidR="00801F34">
        <w:t>, another traffic predictor, predicted the traffic much more accurately tha</w:t>
      </w:r>
      <w:r w:rsidR="00DF6597">
        <w:t>n</w:t>
      </w:r>
      <w:r w:rsidR="00801F34">
        <w:t xml:space="preserve"> ARIMA</w:t>
      </w:r>
      <w:r w:rsidR="00DF6597">
        <w:t xml:space="preserve"> when comparing the RSME </w:t>
      </w:r>
      <w:r w:rsidR="00DF6597">
        <w:fldChar w:fldCharType="begin"/>
      </w:r>
      <w:r w:rsidR="00DF6597">
        <w:instrText xml:space="preserve"> ADDIN ZOTERO_ITEM CSL_CITATION {"citationID":"OQQvoGY5","properties":{"formattedCitation":"(Chen et al., 2017)","plainCitation":"(Chen et al., 2017)","noteIndex":0},"citationItems":[{"id":1298,"uris":["http://zotero.org/users/8511407/items/GDLZIWWP"],"itemData":{"id":1298,"type":"paper-conference","abstract":"This paper presents a deep learning based time series model to predict the trafﬁc ﬂow of transportation systems, DeepTFP, which exploits the effectiveness of time series function in analyzing sequence data and deep learning in extracting trafﬁc ﬂow features. Accurate and timely prediction on the future trafﬁc ﬂow is strongly needed by individual travelers, public transport, and transport planning. Over the last few years, with the exploding of trafﬁc data, various big data analytics based methods have been proposed to predict the trafﬁc ﬂow. However, it is hard to provide timely prediction by processing real-time trafﬁc data. This paper proposes DeepTFP, which conducts the prediction with a time series function which considers the spatial and temporal correlations of trafﬁc data to track the changes of trafﬁc ﬂow, and DeepTFP uses deep learning to extract the feature of trafﬁc data as the basis of the time series function. Contrast experiments are used to demonstrate the performance of the proposed model.","container-title":"2017 IEEE Conference on Computer Communications Workshops (INFOCOM WKSHPS)","DOI":"10.1109/INFCOMW.2017.8116535","event-place":"Atlanta, GA","event-title":"2017 IEEE Conference on Computer Communications: Workshops (INFOCOM WKSHPS)","ISBN":"978-1-5386-2784-6","language":"en","page":"1010-1011","publisher":"IEEE","publisher-place":"Atlanta, GA","source":"DOI.org (Crossref)","title":"Poster abstract: Traffic flow prediction with big data: A deep learning based time series model","title-short":"Poster abstract","URL":"http://ieeexplore.ieee.org/document/8116535/","author":[{"family":"Chen","given":"Yuanfang"},{"family":"Shu","given":"Lei"},{"family":"Wang","given":"Lei"}],"accessed":{"date-parts":[["2024",9,26]]},"issued":{"date-parts":[["2017",5]]}}}],"schema":"https://github.com/citation-style-language/schema/raw/master/csl-citation.json"} </w:instrText>
      </w:r>
      <w:r w:rsidR="00DF6597">
        <w:fldChar w:fldCharType="separate"/>
      </w:r>
      <w:r w:rsidR="00DF6597">
        <w:rPr>
          <w:noProof/>
        </w:rPr>
        <w:t>(Chen et al., 2017)</w:t>
      </w:r>
      <w:r w:rsidR="00DF6597">
        <w:fldChar w:fldCharType="end"/>
      </w:r>
      <w:r w:rsidR="00DF6597">
        <w:t>.</w:t>
      </w:r>
    </w:p>
    <w:p w14:paraId="11BABACE" w14:textId="64B282DD" w:rsidR="00DF6597" w:rsidRDefault="00DF6597" w:rsidP="007E2213">
      <w:pPr>
        <w:jc w:val="both"/>
      </w:pPr>
      <w:r>
        <w:t xml:space="preserve">Another source of BD to consider is the </w:t>
      </w:r>
      <w:r w:rsidR="00656A0A">
        <w:t xml:space="preserve">data pertaining to the </w:t>
      </w:r>
      <w:r w:rsidR="00FF1568">
        <w:t>I</w:t>
      </w:r>
      <w:r>
        <w:t xml:space="preserve">nternet of Things, IoT. IoT </w:t>
      </w:r>
      <w:r w:rsidR="00842011">
        <w:t xml:space="preserve">systems </w:t>
      </w:r>
      <w:r>
        <w:t>produce</w:t>
      </w:r>
      <w:r w:rsidR="00842011">
        <w:t xml:space="preserve"> </w:t>
      </w:r>
      <w:r>
        <w:t xml:space="preserve">a huge amount of sensor data </w:t>
      </w:r>
      <w:r w:rsidR="00A6252B">
        <w:t xml:space="preserve">and </w:t>
      </w:r>
      <w:r>
        <w:t>streaming data</w:t>
      </w:r>
      <w:r w:rsidR="00A6252B">
        <w:t xml:space="preserve"> that</w:t>
      </w:r>
      <w:r>
        <w:t xml:space="preserve"> </w:t>
      </w:r>
      <w:r w:rsidR="00A6252B">
        <w:t>are</w:t>
      </w:r>
      <w:r>
        <w:t xml:space="preserve"> collected at regular intervals giving the datasets a characteristic serial element. </w:t>
      </w:r>
      <w:r w:rsidR="00A6252B">
        <w:t>The review comment</w:t>
      </w:r>
      <w:r w:rsidR="00E5571D">
        <w:t>ed</w:t>
      </w:r>
      <w:r w:rsidR="00A6252B">
        <w:t xml:space="preserve"> on the various DL frameworks, such as TensorFlow and Torch, that work well with IoT-style data</w:t>
      </w:r>
      <w:r w:rsidR="001D02ED">
        <w:t xml:space="preserve"> and can incorporate Hadoop file storage and management</w:t>
      </w:r>
      <w:r w:rsidR="00A6252B">
        <w:t>. They note the suitability of RNNs</w:t>
      </w:r>
      <w:r w:rsidR="001D02ED">
        <w:t xml:space="preserve">, specifically LSTM, </w:t>
      </w:r>
      <w:r w:rsidR="00A6252B">
        <w:t>with serial data and how they can prov</w:t>
      </w:r>
      <w:r w:rsidR="00A51949">
        <w:t>i</w:t>
      </w:r>
      <w:r w:rsidR="00A6252B">
        <w:t xml:space="preserve">de better models compared to </w:t>
      </w:r>
      <w:r w:rsidR="00A51949">
        <w:t>ANNs</w:t>
      </w:r>
      <w:r w:rsidR="001D02ED">
        <w:t>. The authors observe</w:t>
      </w:r>
      <w:r w:rsidR="00E5571D">
        <w:t>d</w:t>
      </w:r>
      <w:r w:rsidR="001D02ED">
        <w:t xml:space="preserve"> the lack of technolog</w:t>
      </w:r>
      <w:r w:rsidR="00A71DD7">
        <w:t>y</w:t>
      </w:r>
      <w:r w:rsidR="001D02ED">
        <w:t xml:space="preserve"> to </w:t>
      </w:r>
      <w:r w:rsidR="00A71DD7">
        <w:t>handle real-time data, for which the</w:t>
      </w:r>
      <w:r w:rsidR="000C73E6">
        <w:t>y</w:t>
      </w:r>
      <w:r w:rsidR="00A71DD7">
        <w:t xml:space="preserve"> propose </w:t>
      </w:r>
      <w:r w:rsidR="000C73E6">
        <w:t>using</w:t>
      </w:r>
      <w:r w:rsidR="00A71DD7">
        <w:t xml:space="preserve"> the Chainer framework. Chainer is designed to </w:t>
      </w:r>
      <w:r w:rsidR="000C73E6">
        <w:t>be updated dynamically and is optimized in a define</w:t>
      </w:r>
      <w:r w:rsidR="00122E12">
        <w:t>d</w:t>
      </w:r>
      <w:r w:rsidR="000C73E6">
        <w:t xml:space="preserve">-by-run manner. The noisy, </w:t>
      </w:r>
      <w:proofErr w:type="gramStart"/>
      <w:r w:rsidR="00122E12">
        <w:t>unlabeled</w:t>
      </w:r>
      <w:proofErr w:type="gramEnd"/>
      <w:r w:rsidR="000C73E6">
        <w:t xml:space="preserve"> and varying formats of IoT data w</w:t>
      </w:r>
      <w:r w:rsidR="00122E12">
        <w:t>ere</w:t>
      </w:r>
      <w:r w:rsidR="000C73E6">
        <w:t xml:space="preserve"> </w:t>
      </w:r>
      <w:r w:rsidR="00E5571D">
        <w:t xml:space="preserve">also </w:t>
      </w:r>
      <w:r w:rsidR="000C73E6">
        <w:t xml:space="preserve">highlighted as a potential challenge for </w:t>
      </w:r>
      <w:r w:rsidR="00122E12">
        <w:t xml:space="preserve">the </w:t>
      </w:r>
      <w:r w:rsidR="000C73E6">
        <w:t>cluster</w:t>
      </w:r>
      <w:r w:rsidR="00122E12">
        <w:t>s of computers used in BD.</w:t>
      </w:r>
      <w:r w:rsidR="00A51949">
        <w:t xml:space="preserve"> </w:t>
      </w:r>
      <w:r w:rsidR="00122E12">
        <w:t xml:space="preserve">The authors </w:t>
      </w:r>
      <w:r w:rsidR="00E5571D">
        <w:t>made</w:t>
      </w:r>
      <w:r w:rsidR="00122E12">
        <w:t xml:space="preserve"> note of the lack of focus of DL algorithms on </w:t>
      </w:r>
      <w:r w:rsidR="00E5571D">
        <w:t>regression type models</w:t>
      </w:r>
      <w:r w:rsidR="00122E12">
        <w:t xml:space="preserve"> and encourage</w:t>
      </w:r>
      <w:r w:rsidR="00E5571D">
        <w:t>d</w:t>
      </w:r>
      <w:r w:rsidR="00122E12">
        <w:t xml:space="preserve"> more work to be carried out </w:t>
      </w:r>
      <w:r w:rsidR="00E5571D">
        <w:t xml:space="preserve">in this area </w:t>
      </w:r>
      <w:r w:rsidR="00FF1568">
        <w:fldChar w:fldCharType="begin"/>
      </w:r>
      <w:r w:rsidR="00FF1568">
        <w:instrText xml:space="preserve"> ADDIN ZOTERO_ITEM CSL_CITATION {"citationID":"oWh3G5WB","properties":{"formattedCitation":"(Mohammadi et al., 2018)","plainCitation":"(Mohammadi et al., 2018)","noteIndex":0},"citationItems":[{"id":1302,"uris":["http://zotero.org/users/8511407/items/9R4ABL78"],"itemData":{"id":1302,"type":"article","abstract":"In the era of the Internet of Things (IoT), an enormous amount of sensing devices collect and/or generate various sensory data over time for a wide range of ﬁelds and applications. Based on the nature of the application, these devices will result in big or fast/real-time data streams. Applying analytics over such data streams to discover new information, predict future insights, and make control decisions is a crucial process that makes IoT a worthy paradigm for businesses and a quality-of-life improving technology. In this paper, we provide a thorough overview on using a class of advanced machine learning techniques, namely Deep Learning (DL), to facilitate the analytics and learning in the IoT domain. We start by articulating IoT data characteristics and identifying two major treatments for IoT data from a machine learning perspective, namely IoT big data analytics and IoT streaming data analytics. We also discuss why DL is a promising approach to achieve the desired analytics in these types of data and applications. The potential of using emerging DL techniques for IoT data analytics are then discussed, and its promises and challenges are introduced. We present a comprehensive background on different DL architectures and algorithms. We also analyze and summarize major reported research attempts that leveraged DL in the IoT domain. The smart IoT devices that have incorporated DL in their intelligence background are also discussed. DL implementation approaches on the fog and cloud centers in support of IoT applications are also surveyed. Finally, we shed light on some challenges and potential directions for future research. At the end of each section, we highlight the lessons learned based on our experiments and review of the recent literature.","language":"en","note":"arXiv:1712.04301 [cs]","number":"arXiv:1712.04301","publisher":"arXiv","source":"arXiv.org","title":"Deep Learning for IoT Big Data and Streaming Analytics: A Survey","title-short":"Deep Learning for IoT Big Data and Streaming Analytics","URL":"http://arxiv.org/abs/1712.04301","author":[{"family":"Mohammadi","given":"Mehdi"},{"family":"Al-Fuqaha","given":"Ala"},{"family":"Sorour","given":"Sameh"},{"family":"Guizani","given":"Mohsen"}],"accessed":{"date-parts":[["2024",9,26]]},"issued":{"date-parts":[["2018",6,4]]}}}],"schema":"https://github.com/citation-style-language/schema/raw/master/csl-citation.json"} </w:instrText>
      </w:r>
      <w:r w:rsidR="00FF1568">
        <w:fldChar w:fldCharType="separate"/>
      </w:r>
      <w:r w:rsidR="00FF1568">
        <w:rPr>
          <w:noProof/>
        </w:rPr>
        <w:t>(Mohammadi et al., 2018)</w:t>
      </w:r>
      <w:r w:rsidR="00FF1568">
        <w:fldChar w:fldCharType="end"/>
      </w:r>
      <w:r w:rsidR="000C73E6">
        <w:t xml:space="preserve">. </w:t>
      </w:r>
    </w:p>
    <w:p w14:paraId="470120FA" w14:textId="695417BC" w:rsidR="005F2AAF" w:rsidRPr="005F2AAF" w:rsidRDefault="00122E12" w:rsidP="00AF420B">
      <w:pPr>
        <w:jc w:val="both"/>
      </w:pPr>
      <w:r>
        <w:t xml:space="preserve">Mobile Big Data, data produced by mobile devices, is another </w:t>
      </w:r>
      <w:r w:rsidR="003C0370">
        <w:t xml:space="preserve">dataset type which produces data with the 5 V characteristics. </w:t>
      </w:r>
      <w:r w:rsidR="003C0370">
        <w:rPr>
          <w:noProof/>
        </w:rPr>
        <w:t xml:space="preserve">Alsheikh </w:t>
      </w:r>
      <w:r w:rsidR="003C0370">
        <w:rPr>
          <w:noProof/>
        </w:rPr>
        <w:t>et al. used MapReduce across multiple Spark nodes to run DL algor</w:t>
      </w:r>
      <w:r w:rsidR="00805DB8">
        <w:rPr>
          <w:noProof/>
        </w:rPr>
        <w:t>it</w:t>
      </w:r>
      <w:r w:rsidR="003C0370">
        <w:rPr>
          <w:noProof/>
        </w:rPr>
        <w:t>hms. They noted the beneficial scalabil</w:t>
      </w:r>
      <w:r w:rsidR="00805DB8">
        <w:rPr>
          <w:noProof/>
        </w:rPr>
        <w:t>i</w:t>
      </w:r>
      <w:r w:rsidR="003C0370">
        <w:rPr>
          <w:noProof/>
        </w:rPr>
        <w:t>ty of Spark</w:t>
      </w:r>
      <w:r w:rsidR="00805DB8">
        <w:rPr>
          <w:noProof/>
        </w:rPr>
        <w:t xml:space="preserve">. The architecture had many workers and one master Spark which read </w:t>
      </w:r>
      <w:r w:rsidR="00A17372">
        <w:rPr>
          <w:noProof/>
        </w:rPr>
        <w:t xml:space="preserve">in </w:t>
      </w:r>
      <w:r w:rsidR="00805DB8">
        <w:rPr>
          <w:noProof/>
        </w:rPr>
        <w:t>all the workers’ outputs and combined them to deliver the result.</w:t>
      </w:r>
      <w:r w:rsidR="003C0370">
        <w:rPr>
          <w:noProof/>
        </w:rPr>
        <w:t xml:space="preserve"> </w:t>
      </w:r>
      <w:r w:rsidR="00A17372">
        <w:rPr>
          <w:noProof/>
        </w:rPr>
        <w:t xml:space="preserve">It </w:t>
      </w:r>
      <w:r w:rsidR="00E5571D">
        <w:rPr>
          <w:noProof/>
        </w:rPr>
        <w:t>was</w:t>
      </w:r>
      <w:r w:rsidR="00A17372">
        <w:rPr>
          <w:noProof/>
        </w:rPr>
        <w:t xml:space="preserve"> concluded that the BD platform, Apache Spark, deals well with the 5 V’s of MBD as well as the DL tools identif</w:t>
      </w:r>
      <w:r w:rsidR="00E5571D">
        <w:rPr>
          <w:noProof/>
        </w:rPr>
        <w:t xml:space="preserve">ied </w:t>
      </w:r>
      <w:r w:rsidR="00A17372">
        <w:rPr>
          <w:noProof/>
        </w:rPr>
        <w:t>the complex patterns within the MBD accurately. The authors note</w:t>
      </w:r>
      <w:r w:rsidR="00715588">
        <w:rPr>
          <w:noProof/>
        </w:rPr>
        <w:t>d</w:t>
      </w:r>
      <w:r w:rsidR="00A17372">
        <w:rPr>
          <w:noProof/>
        </w:rPr>
        <w:t xml:space="preserve"> </w:t>
      </w:r>
      <w:r w:rsidR="00715588">
        <w:rPr>
          <w:noProof/>
        </w:rPr>
        <w:t xml:space="preserve">that the data’s veracity property required subject matter expert input to validate. They trained a model to identify </w:t>
      </w:r>
      <w:r w:rsidR="00813028">
        <w:rPr>
          <w:noProof/>
        </w:rPr>
        <w:t xml:space="preserve">activity recognition errors. </w:t>
      </w:r>
      <w:r w:rsidR="00715588">
        <w:rPr>
          <w:noProof/>
        </w:rPr>
        <w:t xml:space="preserve">Their model performed </w:t>
      </w:r>
      <w:r w:rsidR="00813028">
        <w:rPr>
          <w:noProof/>
        </w:rPr>
        <w:t>the best</w:t>
      </w:r>
      <w:r w:rsidR="00715588">
        <w:rPr>
          <w:noProof/>
        </w:rPr>
        <w:t xml:space="preserve"> when compared to other ML techniques</w:t>
      </w:r>
      <w:r w:rsidR="00E5571D">
        <w:rPr>
          <w:noProof/>
        </w:rPr>
        <w:t xml:space="preserve"> </w:t>
      </w:r>
      <w:r w:rsidR="00E5571D">
        <w:rPr>
          <w:noProof/>
        </w:rPr>
        <w:fldChar w:fldCharType="begin"/>
      </w:r>
      <w:r w:rsidR="00E5571D">
        <w:rPr>
          <w:noProof/>
        </w:rPr>
        <w:instrText xml:space="preserve"> ADDIN ZOTERO_ITEM CSL_CITATION {"citationID":"EofPNxbS","properties":{"formattedCitation":"(Alsheikh et al., 2016)","plainCitation":"(Alsheikh et al., 2016)","noteIndex":0},"citationItems":[{"id":1308,"uris":["http://zotero.org/users/8511407/items/GK5UMJCJ"],"itemData":{"id":1308,"type":"article-journal","abstract":"The proliferation of mobile devices, such as smartphones and Internet of Things (IoT) gadgets, results in the recent mobile big data (MBD) era. Collecting MBD is unproﬁtable unless suitable analytics and learning methods are utilized for extracting meaningful information and hidden patterns from data. This article presents an overview and brief tutorial of deep learning in MBD analytics and discusses a scalable learning framework over Apache Spark. Speciﬁcally, a distributed deep learning is executed as an iterative MapReduce computing on many Spark workers. Each Spark worker learns a partial deep model on a partition of the overall MBD, and a master deep model is then built by averaging the parameters of all partial models. This Spark-based framework speeds up the learning of deep models consisting of many hidden layers and millions of parameters. We use a context-aware activity recognition application with a real-world dataset containing millions of samples to validate our framework and assess its speedup effectiveness.","language":"en","source":"Zotero","title":"Mobile Big Data Analytics Using Deep Learning and Apache Spark","author":[{"family":"Alsheikh","given":"Mohammad Abu"},{"family":"Niyato","given":"Dusit"},{"family":"Lin","given":"Shaowei"},{"family":"Tan","given":"Hwee-Pink"},{"family":"Han","given":"Zhu"}],"issued":{"date-parts":[["2016"]]}}}],"schema":"https://github.com/citation-style-language/schema/raw/master/csl-citation.json"} </w:instrText>
      </w:r>
      <w:r w:rsidR="00E5571D">
        <w:rPr>
          <w:noProof/>
        </w:rPr>
        <w:fldChar w:fldCharType="separate"/>
      </w:r>
      <w:r w:rsidR="00E5571D">
        <w:rPr>
          <w:noProof/>
        </w:rPr>
        <w:t>(Alsheikh et al., 2016)</w:t>
      </w:r>
      <w:r w:rsidR="00E5571D">
        <w:rPr>
          <w:noProof/>
        </w:rPr>
        <w:fldChar w:fldCharType="end"/>
      </w:r>
      <w:r w:rsidR="00813028">
        <w:t>.</w:t>
      </w:r>
    </w:p>
    <w:p w14:paraId="69CAC30F" w14:textId="1A9F1C72" w:rsidR="0026260D" w:rsidRDefault="0026260D" w:rsidP="0026260D">
      <w:pPr>
        <w:pStyle w:val="Heading1"/>
      </w:pPr>
      <w:r>
        <w:t>Methodology</w:t>
      </w:r>
    </w:p>
    <w:p w14:paraId="62C7D4AC" w14:textId="7A6FE2AF" w:rsidR="00490F79" w:rsidRDefault="005F2AAF" w:rsidP="00490F79">
      <w:pPr>
        <w:jc w:val="both"/>
      </w:pPr>
      <w:r>
        <w:t xml:space="preserve">To further investigate this area </w:t>
      </w:r>
      <w:r w:rsidR="007E2213">
        <w:t>data was acquired from a reputable online source</w:t>
      </w:r>
      <w:r w:rsidR="00353CD5">
        <w:t xml:space="preserve">, namely </w:t>
      </w:r>
      <w:r w:rsidR="00AF420B">
        <w:t xml:space="preserve">the </w:t>
      </w:r>
      <w:r w:rsidR="00490F79" w:rsidRPr="00490F79">
        <w:t xml:space="preserve">UC </w:t>
      </w:r>
      <w:r w:rsidR="00490F79">
        <w:t>I</w:t>
      </w:r>
      <w:r w:rsidR="00490F79" w:rsidRPr="00490F79">
        <w:t xml:space="preserve">rvine machine </w:t>
      </w:r>
      <w:r w:rsidR="00490F79" w:rsidRPr="00490F79">
        <w:lastRenderedPageBreak/>
        <w:t>learning repository</w:t>
      </w:r>
      <w:r w:rsidR="00490F79">
        <w:t xml:space="preserve">. The datasets are controlled using the Creative Commons licencing agreement. This gives consent for public use </w:t>
      </w:r>
      <w:r w:rsidR="00452359">
        <w:t>provided</w:t>
      </w:r>
      <w:r w:rsidR="00490F79">
        <w:t xml:space="preserve"> that the site is appropriat</w:t>
      </w:r>
      <w:r w:rsidR="00452359">
        <w:t>ely</w:t>
      </w:r>
      <w:r w:rsidR="00452359">
        <w:t xml:space="preserve"> </w:t>
      </w:r>
      <w:r w:rsidR="00452359">
        <w:t xml:space="preserve">referenced </w:t>
      </w:r>
      <w:r w:rsidR="00490F79">
        <w:fldChar w:fldCharType="begin"/>
      </w:r>
      <w:r w:rsidR="00452359">
        <w:instrText xml:space="preserve"> ADDIN ZOTERO_ITEM CSL_CITATION {"citationID":"i5jX06lZ","properties":{"formattedCitation":"(\\uc0\\u8220{}Legal Code - Attribution 4.0 International - Creative Commons,\\uc0\\u8221{} n.d.)","plainCitation":"(“Legal Code - Attribution 4.0 International - Creative Commons,” n.d.)","noteIndex":0},"citationItems":[{"id":1286,"uris":["http://zotero.org/users/8511407/items/YG942UVR"],"itemData":{"id":1286,"type":"webpage","title":"Legal Code - Attribution 4.0 International - Creative Commons","URL":"https://creativecommons.org/licenses/by/4.0/legalcode","accessed":{"date-parts":[["2024",9,23]]}}}],"schema":"https://github.com/citation-style-language/schema/raw/master/csl-citation.json"} </w:instrText>
      </w:r>
      <w:r w:rsidR="00490F79">
        <w:fldChar w:fldCharType="separate"/>
      </w:r>
      <w:r w:rsidR="00452359" w:rsidRPr="00452359">
        <w:rPr>
          <w:lang w:val="en-GB"/>
        </w:rPr>
        <w:t>(“Legal Code - Attribution 4.0 International - Creative Commons,” n.d.)</w:t>
      </w:r>
      <w:r w:rsidR="00490F79">
        <w:fldChar w:fldCharType="end"/>
      </w:r>
      <w:r w:rsidR="00490F79">
        <w:t xml:space="preserve"> </w:t>
      </w:r>
      <w:r w:rsidR="00452359">
        <w:t>.</w:t>
      </w:r>
    </w:p>
    <w:p w14:paraId="20086D62" w14:textId="39098DAC" w:rsidR="00452359" w:rsidRDefault="00EF07C3" w:rsidP="00490F79">
      <w:pPr>
        <w:jc w:val="both"/>
      </w:pPr>
      <w:r>
        <w:t>Multiple datasets were explored and two were chosen, one for regression</w:t>
      </w:r>
      <w:r w:rsidR="00D91C17">
        <w:t xml:space="preserve">, the concrete dataset </w:t>
      </w:r>
      <w:r w:rsidR="00D91C17">
        <w:fldChar w:fldCharType="begin"/>
      </w:r>
      <w:r w:rsidR="00D91C17">
        <w:instrText xml:space="preserve"> ADDIN ZOTERO_ITEM CSL_CITATION {"citationID":"zc9omI1z","properties":{"formattedCitation":"(I-Cheng Yeh, 1998)","plainCitation":"(I-Cheng Yeh, 1998)","noteIndex":0},"citationItems":[{"id":1287,"uris":["http://zotero.org/users/8511407/items/4IJN3LBW"],"itemData":{"id":1287,"type":"dataset","DOI":"10.24432/C5PK67","publisher":"UCI Machine Learning Repository","source":"DOI.org (Datacite)","title":"Concrete Compressive Strength","URL":"https://archive.ics.uci.edu/dataset/165","author":[{"literal":"I-Cheng Yeh"}],"accessed":{"date-parts":[["2024",9,25]]},"issued":{"date-parts":[["1998"]]}}}],"schema":"https://github.com/citation-style-language/schema/raw/master/csl-citation.json"} </w:instrText>
      </w:r>
      <w:r w:rsidR="00D91C17">
        <w:fldChar w:fldCharType="separate"/>
      </w:r>
      <w:r w:rsidR="00D91C17">
        <w:rPr>
          <w:noProof/>
        </w:rPr>
        <w:t>(I-Cheng Yeh, 1998)</w:t>
      </w:r>
      <w:r w:rsidR="00D91C17">
        <w:fldChar w:fldCharType="end"/>
      </w:r>
      <w:r w:rsidR="00D91C17">
        <w:t>,</w:t>
      </w:r>
      <w:r>
        <w:t xml:space="preserve"> and one for classification</w:t>
      </w:r>
      <w:r w:rsidR="00D91C17">
        <w:t xml:space="preserve">, the banking dataset </w:t>
      </w:r>
      <w:r w:rsidR="00D91C17">
        <w:fldChar w:fldCharType="begin"/>
      </w:r>
      <w:r w:rsidR="00D91C17">
        <w:instrText xml:space="preserve"> ADDIN ZOTERO_ITEM CSL_CITATION {"citationID":"RpnzUPRe","properties":{"formattedCitation":"(S. Moro, 2014)","plainCitation":"(S. Moro, 2014)","noteIndex":0},"citationItems":[{"id":1288,"uris":["http://zotero.org/users/8511407/items/2JPCHGIG"],"itemData":{"id":1288,"type":"dataset","DOI":"10.24432/C5K306","publisher":"UCI Machine Learning Repository","source":"DOI.org (Datacite)","title":"Bank Marketing","URL":"https://archive.ics.uci.edu/dataset/222","author":[{"family":"S. Moro","given":"P. Rita"}],"accessed":{"date-parts":[["2024",9,25]]},"issued":{"date-parts":[["2014"]]}}}],"schema":"https://github.com/citation-style-language/schema/raw/master/csl-citation.json"} </w:instrText>
      </w:r>
      <w:r w:rsidR="00D91C17">
        <w:fldChar w:fldCharType="separate"/>
      </w:r>
      <w:r w:rsidR="00D91C17">
        <w:rPr>
          <w:noProof/>
        </w:rPr>
        <w:t>(S. Moro, 2014)</w:t>
      </w:r>
      <w:r w:rsidR="00D91C17">
        <w:fldChar w:fldCharType="end"/>
      </w:r>
      <w:r>
        <w:t xml:space="preserve">. </w:t>
      </w:r>
    </w:p>
    <w:p w14:paraId="0303BAD9" w14:textId="7BF0C56E" w:rsidR="00640D17" w:rsidRDefault="00D90EF5" w:rsidP="00D90EF5">
      <w:pPr>
        <w:pStyle w:val="Heading2"/>
      </w:pPr>
      <w:r>
        <w:t>Advanced Data Analytics</w:t>
      </w:r>
    </w:p>
    <w:p w14:paraId="5ED2FE7A" w14:textId="750E2C57" w:rsidR="0095070E" w:rsidRDefault="0095070E" w:rsidP="0095070E">
      <w:pPr>
        <w:jc w:val="both"/>
      </w:pPr>
      <w:r>
        <w:t xml:space="preserve">The concrete dataset was composed of physical features of concrete, with the target variable being the compressive strength. </w:t>
      </w:r>
    </w:p>
    <w:p w14:paraId="750CDBC9" w14:textId="453FDA3E" w:rsidR="004D5612" w:rsidRDefault="00AA4A68" w:rsidP="0095070E">
      <w:pPr>
        <w:jc w:val="both"/>
      </w:pPr>
      <w:r>
        <w:t xml:space="preserve">The bulk of the </w:t>
      </w:r>
      <w:r w:rsidR="00DD419A">
        <w:t xml:space="preserve">Neural Network analysis was performed on this dataset. </w:t>
      </w:r>
      <w:r w:rsidR="0088026C">
        <w:t xml:space="preserve">EDA was performed. The features were all </w:t>
      </w:r>
      <w:r w:rsidR="004D5612">
        <w:t>numeric, so encoding was not required</w:t>
      </w:r>
      <w:r w:rsidR="0088026C">
        <w:t xml:space="preserve">. No missing values were present. The spread of the features was checked. They were a mixture of approximately normal and skewed distributions. Boxplots were created. Some features had </w:t>
      </w:r>
      <w:proofErr w:type="gramStart"/>
      <w:r w:rsidR="0088026C">
        <w:t>outliers</w:t>
      </w:r>
      <w:proofErr w:type="gramEnd"/>
      <w:r w:rsidR="00AF420B">
        <w:t xml:space="preserve"> but the data was mostly uniform</w:t>
      </w:r>
      <w:r w:rsidR="0088026C">
        <w:t>.</w:t>
      </w:r>
      <w:r w:rsidR="004D5612">
        <w:t xml:space="preserve"> The dependencies between the features were plotted using a pair plot. </w:t>
      </w:r>
    </w:p>
    <w:p w14:paraId="68E1634B" w14:textId="4FDD44E6" w:rsidR="004D5612" w:rsidRDefault="004D5612" w:rsidP="0095070E">
      <w:pPr>
        <w:jc w:val="both"/>
      </w:pPr>
      <w:r>
        <w:t xml:space="preserve">Standard and </w:t>
      </w:r>
      <w:proofErr w:type="spellStart"/>
      <w:r>
        <w:t>MinMax</w:t>
      </w:r>
      <w:proofErr w:type="spellEnd"/>
      <w:r>
        <w:t xml:space="preserve"> scaling was tried. Better results were achieved with </w:t>
      </w:r>
      <w:proofErr w:type="spellStart"/>
      <w:r>
        <w:t>MinMax</w:t>
      </w:r>
      <w:proofErr w:type="spellEnd"/>
      <w:r>
        <w:t xml:space="preserve"> scaling. </w:t>
      </w:r>
    </w:p>
    <w:p w14:paraId="75A3BF0C" w14:textId="0145D2A4" w:rsidR="005E7F54" w:rsidRDefault="00BF0EA6" w:rsidP="0095070E">
      <w:pPr>
        <w:jc w:val="both"/>
      </w:pPr>
      <w:r>
        <w:t xml:space="preserve">To combine BD and DL technologies the dataset was </w:t>
      </w:r>
      <w:r w:rsidR="00AF420B">
        <w:t xml:space="preserve">added to user1 using Hadoop. Apache Spark was chosen as the BD platform due to its successful implementation with ANN outlined in the review. </w:t>
      </w:r>
      <w:proofErr w:type="spellStart"/>
      <w:r w:rsidR="00AF420B">
        <w:t>A</w:t>
      </w:r>
      <w:proofErr w:type="spellEnd"/>
      <w:r w:rsidR="00AF420B">
        <w:t xml:space="preserve"> </w:t>
      </w:r>
      <w:proofErr w:type="spellStart"/>
      <w:r w:rsidR="00AF420B">
        <w:t>Pyspark</w:t>
      </w:r>
      <w:proofErr w:type="spellEnd"/>
      <w:r w:rsidR="00AF420B">
        <w:t xml:space="preserve"> notebook was opened and the CSV file was </w:t>
      </w:r>
      <w:r>
        <w:t xml:space="preserve">loaded in using </w:t>
      </w:r>
      <w:proofErr w:type="spellStart"/>
      <w:proofErr w:type="gramStart"/>
      <w:r>
        <w:t>spark.read</w:t>
      </w:r>
      <w:proofErr w:type="gramEnd"/>
      <w:r>
        <w:t>.load</w:t>
      </w:r>
      <w:proofErr w:type="spellEnd"/>
      <w:r>
        <w:t>.</w:t>
      </w:r>
      <w:r>
        <w:t xml:space="preserve"> </w:t>
      </w:r>
      <w:r w:rsidR="004D5612">
        <w:t xml:space="preserve">An Artificial Neural Network was constructed to predict the compressive strength of the </w:t>
      </w:r>
      <w:r w:rsidR="005E7F54">
        <w:t xml:space="preserve">concrete. </w:t>
      </w:r>
    </w:p>
    <w:p w14:paraId="0DF69D78" w14:textId="4B9CC0B4" w:rsidR="005E7F54" w:rsidRDefault="00AF420B" w:rsidP="0095070E">
      <w:pPr>
        <w:jc w:val="both"/>
      </w:pPr>
      <w:r>
        <w:t>An input layer</w:t>
      </w:r>
      <w:r w:rsidR="00F44730">
        <w:t xml:space="preserve">, </w:t>
      </w:r>
      <w:r>
        <w:t>hidden layer</w:t>
      </w:r>
      <w:r w:rsidR="00F44730">
        <w:t xml:space="preserve"> and output layer were added.</w:t>
      </w:r>
      <w:r>
        <w:t xml:space="preserve"> </w:t>
      </w:r>
      <w:r w:rsidR="005E7F54">
        <w:t xml:space="preserve">The parameters were tuned to find the combination which gave the lowest loss. </w:t>
      </w:r>
      <w:r w:rsidR="008220A8">
        <w:t xml:space="preserve">Due to this being a regression problem no activation function was applied to the output neuron. A single output neuron was chosen as the model was producing a </w:t>
      </w:r>
      <w:r w:rsidR="00A43F28">
        <w:t>single numeric predicted output. The</w:t>
      </w:r>
      <w:r w:rsidR="008220A8">
        <w:t xml:space="preserve"> following parameters were tuned:</w:t>
      </w:r>
    </w:p>
    <w:p w14:paraId="5A400B25" w14:textId="756F00E4" w:rsidR="008220A8" w:rsidRDefault="008220A8" w:rsidP="008220A8">
      <w:pPr>
        <w:pStyle w:val="ListParagraph"/>
        <w:numPr>
          <w:ilvl w:val="0"/>
          <w:numId w:val="26"/>
        </w:numPr>
        <w:jc w:val="both"/>
      </w:pPr>
      <w:r>
        <w:t>Number of Neurons</w:t>
      </w:r>
    </w:p>
    <w:p w14:paraId="3E822556" w14:textId="0CB48259" w:rsidR="008220A8" w:rsidRDefault="008220A8" w:rsidP="008220A8">
      <w:pPr>
        <w:pStyle w:val="ListParagraph"/>
        <w:numPr>
          <w:ilvl w:val="0"/>
          <w:numId w:val="26"/>
        </w:numPr>
        <w:jc w:val="both"/>
      </w:pPr>
      <w:r>
        <w:t>Activation Function</w:t>
      </w:r>
    </w:p>
    <w:p w14:paraId="3DDD2290" w14:textId="0BB9B8BD" w:rsidR="008220A8" w:rsidRDefault="008220A8" w:rsidP="008220A8">
      <w:pPr>
        <w:pStyle w:val="ListParagraph"/>
        <w:numPr>
          <w:ilvl w:val="0"/>
          <w:numId w:val="26"/>
        </w:numPr>
        <w:jc w:val="both"/>
      </w:pPr>
      <w:r>
        <w:t>Loss Function</w:t>
      </w:r>
    </w:p>
    <w:p w14:paraId="799CF236" w14:textId="32F54168" w:rsidR="008220A8" w:rsidRDefault="008220A8" w:rsidP="008220A8">
      <w:pPr>
        <w:pStyle w:val="ListParagraph"/>
        <w:numPr>
          <w:ilvl w:val="0"/>
          <w:numId w:val="26"/>
        </w:numPr>
        <w:jc w:val="both"/>
      </w:pPr>
      <w:r>
        <w:t>Number of Epochs</w:t>
      </w:r>
    </w:p>
    <w:p w14:paraId="05DAF133" w14:textId="7526BE8F" w:rsidR="00A43F28" w:rsidRDefault="00A43F28" w:rsidP="008220A8">
      <w:pPr>
        <w:pStyle w:val="ListParagraph"/>
        <w:numPr>
          <w:ilvl w:val="0"/>
          <w:numId w:val="26"/>
        </w:numPr>
        <w:jc w:val="both"/>
      </w:pPr>
      <w:r>
        <w:t>Optimizer</w:t>
      </w:r>
    </w:p>
    <w:p w14:paraId="269D80A2" w14:textId="1EC6123C" w:rsidR="00A43F28" w:rsidRDefault="00A43F28" w:rsidP="008220A8">
      <w:pPr>
        <w:pStyle w:val="ListParagraph"/>
        <w:numPr>
          <w:ilvl w:val="0"/>
          <w:numId w:val="26"/>
        </w:numPr>
        <w:jc w:val="both"/>
      </w:pPr>
      <w:r>
        <w:t>Batch Size</w:t>
      </w:r>
    </w:p>
    <w:p w14:paraId="2FB63E1F" w14:textId="2BF74BB8" w:rsidR="00A43F28" w:rsidRPr="0095070E" w:rsidRDefault="00A43F28" w:rsidP="00A43F28">
      <w:pPr>
        <w:jc w:val="both"/>
      </w:pPr>
      <w:r>
        <w:t xml:space="preserve">Multiple values were chosen for each </w:t>
      </w:r>
      <w:proofErr w:type="gramStart"/>
      <w:r>
        <w:t>hyperparameter</w:t>
      </w:r>
      <w:proofErr w:type="gramEnd"/>
      <w:r>
        <w:t xml:space="preserve"> and </w:t>
      </w:r>
      <w:r w:rsidR="00AE4FD1">
        <w:t xml:space="preserve">the value was varied while the others remained constant. The minimum loss for each was noted and the minimums for each were used in the final ANN. </w:t>
      </w:r>
    </w:p>
    <w:p w14:paraId="222DDC77" w14:textId="340203DC" w:rsidR="00D90EF5" w:rsidRPr="00D90EF5" w:rsidRDefault="00D90EF5" w:rsidP="00D90EF5">
      <w:pPr>
        <w:pStyle w:val="Heading2"/>
      </w:pPr>
      <w:r>
        <w:t xml:space="preserve">Big Data </w:t>
      </w:r>
    </w:p>
    <w:p w14:paraId="626013DC" w14:textId="537FAF99" w:rsidR="001D412C" w:rsidRDefault="00AA4A68" w:rsidP="005F2AAF">
      <w:pPr>
        <w:jc w:val="both"/>
      </w:pPr>
      <w:r>
        <w:t>T</w:t>
      </w:r>
      <w:r w:rsidR="001D35FA">
        <w:t>he banking dataset was considered t</w:t>
      </w:r>
      <w:r>
        <w:t xml:space="preserve">o demonstrate the benefit of using </w:t>
      </w:r>
      <w:proofErr w:type="spellStart"/>
      <w:r w:rsidR="00DD419A">
        <w:t>Pyspark</w:t>
      </w:r>
      <w:proofErr w:type="spellEnd"/>
      <w:r w:rsidR="00DD419A">
        <w:t xml:space="preserve"> on a large dataset. This had 45,000 rows and too</w:t>
      </w:r>
      <w:r w:rsidR="0084467D">
        <w:t>k</w:t>
      </w:r>
      <w:r w:rsidR="00DD419A">
        <w:t xml:space="preserve"> up 4.6 MB of storage, compared to 58 KB for the 1,000 rows in the concrete dataset. </w:t>
      </w:r>
      <w:r w:rsidR="001D35FA">
        <w:t>Th</w:t>
      </w:r>
      <w:r w:rsidR="003E3C78">
        <w:t>is dataset’s purpose was</w:t>
      </w:r>
      <w:r w:rsidR="001D35FA">
        <w:t xml:space="preserve"> to demonstrate how effective the Apache Spark platform is at dealing with larger datasets.</w:t>
      </w:r>
    </w:p>
    <w:p w14:paraId="02130B3A" w14:textId="7C6C0299" w:rsidR="00DD419A" w:rsidRDefault="0084467D" w:rsidP="005F2AAF">
      <w:pPr>
        <w:jc w:val="both"/>
      </w:pPr>
      <w:r>
        <w:t xml:space="preserve">The dataset was explored, </w:t>
      </w:r>
      <w:proofErr w:type="gramStart"/>
      <w:r>
        <w:t>scaled</w:t>
      </w:r>
      <w:proofErr w:type="gramEnd"/>
      <w:r>
        <w:t xml:space="preserve"> and encoded using a standard pandas data frame for ease and then saved to the Hadoop user1. The CSV file was added to the notebook using the </w:t>
      </w:r>
      <w:proofErr w:type="spellStart"/>
      <w:proofErr w:type="gramStart"/>
      <w:r>
        <w:t>spark.read</w:t>
      </w:r>
      <w:proofErr w:type="gramEnd"/>
      <w:r>
        <w:t>.load</w:t>
      </w:r>
      <w:proofErr w:type="spellEnd"/>
      <w:r>
        <w:t xml:space="preserve"> </w:t>
      </w:r>
    </w:p>
    <w:p w14:paraId="6C6CEA9B" w14:textId="7F3C5751" w:rsidR="0084467D" w:rsidRDefault="00302E25" w:rsidP="005F2AAF">
      <w:pPr>
        <w:jc w:val="both"/>
      </w:pPr>
      <w:r>
        <w:t xml:space="preserve">A basic NN was </w:t>
      </w:r>
      <w:r w:rsidR="001D35FA">
        <w:t>compiled</w:t>
      </w:r>
      <w:r>
        <w:t xml:space="preserve"> and run on a </w:t>
      </w:r>
      <w:proofErr w:type="spellStart"/>
      <w:r>
        <w:t>Pyspark</w:t>
      </w:r>
      <w:proofErr w:type="spellEnd"/>
      <w:r>
        <w:t xml:space="preserve"> and </w:t>
      </w:r>
      <w:proofErr w:type="spellStart"/>
      <w:r>
        <w:t>Jupyter</w:t>
      </w:r>
      <w:proofErr w:type="spellEnd"/>
      <w:r>
        <w:t xml:space="preserve"> notebook. The task manager was opened and the performance of the </w:t>
      </w:r>
      <w:proofErr w:type="spellStart"/>
      <w:r>
        <w:t>Jupyter</w:t>
      </w:r>
      <w:proofErr w:type="spellEnd"/>
      <w:r>
        <w:t xml:space="preserve"> notebook browser and </w:t>
      </w:r>
      <w:r w:rsidR="00DD2B7D">
        <w:t xml:space="preserve">the VM was compared. </w:t>
      </w:r>
    </w:p>
    <w:p w14:paraId="114F89C1" w14:textId="7C527DDD" w:rsidR="006C4A24" w:rsidRDefault="006C4A24" w:rsidP="005F2AAF">
      <w:pPr>
        <w:jc w:val="both"/>
      </w:pPr>
      <w:r>
        <w:rPr>
          <w:noProof/>
        </w:rPr>
        <w:drawing>
          <wp:anchor distT="0" distB="0" distL="114300" distR="114300" simplePos="0" relativeHeight="251659776" behindDoc="1" locked="0" layoutInCell="1" allowOverlap="1" wp14:anchorId="554ABC6B" wp14:editId="1EFA951E">
            <wp:simplePos x="0" y="0"/>
            <wp:positionH relativeFrom="column">
              <wp:posOffset>1270</wp:posOffset>
            </wp:positionH>
            <wp:positionV relativeFrom="paragraph">
              <wp:posOffset>215900</wp:posOffset>
            </wp:positionV>
            <wp:extent cx="3089910" cy="1737995"/>
            <wp:effectExtent l="0" t="0" r="0" b="1905"/>
            <wp:wrapTight wrapText="bothSides">
              <wp:wrapPolygon edited="0">
                <wp:start x="0" y="0"/>
                <wp:lineTo x="0" y="21466"/>
                <wp:lineTo x="21485" y="21466"/>
                <wp:lineTo x="21485" y="0"/>
                <wp:lineTo x="0" y="0"/>
              </wp:wrapPolygon>
            </wp:wrapTight>
            <wp:docPr id="2" name="Picture 2"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9910" cy="1737995"/>
                    </a:xfrm>
                    <a:prstGeom prst="rect">
                      <a:avLst/>
                    </a:prstGeom>
                  </pic:spPr>
                </pic:pic>
              </a:graphicData>
            </a:graphic>
            <wp14:sizeRelH relativeFrom="page">
              <wp14:pctWidth>0%</wp14:pctWidth>
            </wp14:sizeRelH>
            <wp14:sizeRelV relativeFrom="page">
              <wp14:pctHeight>0%</wp14:pctHeight>
            </wp14:sizeRelV>
          </wp:anchor>
        </w:drawing>
      </w:r>
    </w:p>
    <w:p w14:paraId="5F8253B0" w14:textId="59D370E7" w:rsidR="00DD2B7D" w:rsidRPr="006C4A24" w:rsidRDefault="006C4A24" w:rsidP="006C4A24">
      <w:pPr>
        <w:rPr>
          <w:i/>
          <w:iCs/>
          <w:sz w:val="16"/>
          <w:szCs w:val="16"/>
        </w:rPr>
      </w:pPr>
      <w:r w:rsidRPr="006C4A24">
        <w:rPr>
          <w:i/>
          <w:iCs/>
          <w:sz w:val="16"/>
          <w:szCs w:val="16"/>
        </w:rPr>
        <w:t>Figure AA:</w:t>
      </w:r>
      <w:r>
        <w:rPr>
          <w:i/>
          <w:iCs/>
          <w:sz w:val="16"/>
          <w:szCs w:val="16"/>
        </w:rPr>
        <w:t xml:space="preserve"> </w:t>
      </w:r>
      <w:r w:rsidR="005558C3" w:rsidRPr="006C4A24">
        <w:rPr>
          <w:i/>
          <w:iCs/>
          <w:sz w:val="16"/>
          <w:szCs w:val="16"/>
        </w:rPr>
        <w:t xml:space="preserve">Computer Performance without </w:t>
      </w:r>
      <w:r w:rsidR="00E55F4A">
        <w:rPr>
          <w:i/>
          <w:iCs/>
          <w:sz w:val="16"/>
          <w:szCs w:val="16"/>
        </w:rPr>
        <w:t>Apache Spark</w:t>
      </w:r>
      <w:r w:rsidR="00E55F4A" w:rsidRPr="006C4A24">
        <w:rPr>
          <w:i/>
          <w:iCs/>
          <w:sz w:val="16"/>
          <w:szCs w:val="16"/>
        </w:rPr>
        <w:t xml:space="preserve"> </w:t>
      </w:r>
      <w:r w:rsidR="005558C3" w:rsidRPr="006C4A24">
        <w:rPr>
          <w:i/>
          <w:iCs/>
          <w:sz w:val="16"/>
          <w:szCs w:val="16"/>
        </w:rPr>
        <w:t>platform</w:t>
      </w:r>
    </w:p>
    <w:p w14:paraId="0E713260" w14:textId="58617DA3" w:rsidR="00DD2B7D" w:rsidRDefault="00DD2B7D" w:rsidP="005F2AAF">
      <w:pPr>
        <w:jc w:val="both"/>
      </w:pPr>
      <w:r>
        <w:rPr>
          <w:noProof/>
        </w:rPr>
        <w:drawing>
          <wp:anchor distT="0" distB="0" distL="114300" distR="114300" simplePos="0" relativeHeight="251658752" behindDoc="1" locked="0" layoutInCell="1" allowOverlap="1" wp14:anchorId="4C84CB17" wp14:editId="600AA314">
            <wp:simplePos x="0" y="0"/>
            <wp:positionH relativeFrom="column">
              <wp:posOffset>1270</wp:posOffset>
            </wp:positionH>
            <wp:positionV relativeFrom="paragraph">
              <wp:posOffset>222636</wp:posOffset>
            </wp:positionV>
            <wp:extent cx="3089910" cy="1737995"/>
            <wp:effectExtent l="0" t="0" r="0" b="1905"/>
            <wp:wrapTight wrapText="bothSides">
              <wp:wrapPolygon edited="0">
                <wp:start x="0" y="0"/>
                <wp:lineTo x="0" y="21466"/>
                <wp:lineTo x="21485" y="21466"/>
                <wp:lineTo x="21485" y="0"/>
                <wp:lineTo x="0" y="0"/>
              </wp:wrapPolygon>
            </wp:wrapTight>
            <wp:docPr id="3" name="Picture 3"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9910" cy="1737995"/>
                    </a:xfrm>
                    <a:prstGeom prst="rect">
                      <a:avLst/>
                    </a:prstGeom>
                  </pic:spPr>
                </pic:pic>
              </a:graphicData>
            </a:graphic>
            <wp14:sizeRelH relativeFrom="page">
              <wp14:pctWidth>0%</wp14:pctWidth>
            </wp14:sizeRelH>
            <wp14:sizeRelV relativeFrom="page">
              <wp14:pctHeight>0%</wp14:pctHeight>
            </wp14:sizeRelV>
          </wp:anchor>
        </w:drawing>
      </w:r>
    </w:p>
    <w:p w14:paraId="77FF8B52" w14:textId="1F9F24FD" w:rsidR="006C4A24" w:rsidRPr="006C4A24" w:rsidRDefault="006C4A24" w:rsidP="006C4A24">
      <w:pPr>
        <w:rPr>
          <w:i/>
          <w:iCs/>
          <w:sz w:val="16"/>
          <w:szCs w:val="16"/>
        </w:rPr>
      </w:pPr>
      <w:r w:rsidRPr="006C4A24">
        <w:rPr>
          <w:i/>
          <w:iCs/>
          <w:sz w:val="16"/>
          <w:szCs w:val="16"/>
        </w:rPr>
        <w:t xml:space="preserve">Figure </w:t>
      </w:r>
      <w:r>
        <w:rPr>
          <w:i/>
          <w:iCs/>
          <w:sz w:val="16"/>
          <w:szCs w:val="16"/>
        </w:rPr>
        <w:t>BB</w:t>
      </w:r>
      <w:r w:rsidRPr="006C4A24">
        <w:rPr>
          <w:i/>
          <w:iCs/>
          <w:sz w:val="16"/>
          <w:szCs w:val="16"/>
        </w:rPr>
        <w:t>:</w:t>
      </w:r>
      <w:r>
        <w:rPr>
          <w:i/>
          <w:iCs/>
          <w:sz w:val="16"/>
          <w:szCs w:val="16"/>
        </w:rPr>
        <w:t xml:space="preserve"> </w:t>
      </w:r>
      <w:r w:rsidRPr="006C4A24">
        <w:rPr>
          <w:i/>
          <w:iCs/>
          <w:sz w:val="16"/>
          <w:szCs w:val="16"/>
        </w:rPr>
        <w:t xml:space="preserve">Computer Performance </w:t>
      </w:r>
      <w:r>
        <w:rPr>
          <w:i/>
          <w:iCs/>
          <w:sz w:val="16"/>
          <w:szCs w:val="16"/>
        </w:rPr>
        <w:t>with</w:t>
      </w:r>
      <w:r w:rsidRPr="006C4A24">
        <w:rPr>
          <w:i/>
          <w:iCs/>
          <w:sz w:val="16"/>
          <w:szCs w:val="16"/>
        </w:rPr>
        <w:t xml:space="preserve"> </w:t>
      </w:r>
      <w:r w:rsidR="00E55F4A">
        <w:rPr>
          <w:i/>
          <w:iCs/>
          <w:sz w:val="16"/>
          <w:szCs w:val="16"/>
        </w:rPr>
        <w:t>Apache Spark</w:t>
      </w:r>
      <w:r w:rsidRPr="006C4A24">
        <w:rPr>
          <w:i/>
          <w:iCs/>
          <w:sz w:val="16"/>
          <w:szCs w:val="16"/>
        </w:rPr>
        <w:t xml:space="preserve"> platform</w:t>
      </w:r>
    </w:p>
    <w:p w14:paraId="3691425F" w14:textId="3E0B1623" w:rsidR="00DD2B7D" w:rsidRDefault="00DD2B7D" w:rsidP="005F2AAF">
      <w:pPr>
        <w:jc w:val="both"/>
      </w:pPr>
    </w:p>
    <w:p w14:paraId="7095E8F6" w14:textId="0D87AED6" w:rsidR="0026260D" w:rsidRDefault="0026260D" w:rsidP="0026260D">
      <w:pPr>
        <w:pStyle w:val="Heading1"/>
      </w:pPr>
      <w:r>
        <w:t>Results and Discussion</w:t>
      </w:r>
    </w:p>
    <w:p w14:paraId="319E001D" w14:textId="5719CEC6" w:rsidR="00E27187" w:rsidRDefault="00E27187" w:rsidP="00E27187">
      <w:pPr>
        <w:jc w:val="both"/>
      </w:pPr>
      <w:r>
        <w:t xml:space="preserve">The aim of the ANN built using the concrete dataset was to </w:t>
      </w:r>
      <w:r w:rsidR="00077775">
        <w:t xml:space="preserve">predict the compressive strength of a concrete sample based on 8 input features. </w:t>
      </w:r>
    </w:p>
    <w:p w14:paraId="141E54E1" w14:textId="039C52EA" w:rsidR="005325DF" w:rsidRDefault="005325DF" w:rsidP="00E27187">
      <w:pPr>
        <w:jc w:val="both"/>
      </w:pPr>
      <w:r>
        <w:t xml:space="preserve">An RNN was tried on this </w:t>
      </w:r>
      <w:r w:rsidR="00D00A61">
        <w:t>dataset,</w:t>
      </w:r>
      <w:r>
        <w:t xml:space="preserve"> but they are better suited to time series data</w:t>
      </w:r>
      <w:r w:rsidR="00124D66">
        <w:t xml:space="preserve"> and so were removed from the analysis</w:t>
      </w:r>
      <w:r>
        <w:t xml:space="preserve">. </w:t>
      </w:r>
    </w:p>
    <w:p w14:paraId="3625FEA1" w14:textId="15058FF6" w:rsidR="00077775" w:rsidRDefault="00077775" w:rsidP="00E27187">
      <w:pPr>
        <w:jc w:val="both"/>
      </w:pPr>
      <w:r>
        <w:t>One parameter which was not explored in this work was dropout. Dropout is used to reduce overfitting</w:t>
      </w:r>
      <w:r w:rsidR="00511AB6">
        <w:t xml:space="preserve">. </w:t>
      </w:r>
      <w:r w:rsidR="00124D66">
        <w:t xml:space="preserve">As this data was relatively unnoisy, indicated by the boxplots, overfitting was </w:t>
      </w:r>
      <w:proofErr w:type="spellStart"/>
      <w:r w:rsidR="00124D66">
        <w:t>not</w:t>
      </w:r>
      <w:proofErr w:type="spellEnd"/>
      <w:r w:rsidR="00124D66">
        <w:t xml:space="preserve"> a likely problem. </w:t>
      </w:r>
    </w:p>
    <w:p w14:paraId="14AB1810" w14:textId="23A1711A" w:rsidR="009E4DBE" w:rsidRDefault="009E4DBE" w:rsidP="00E27187">
      <w:pPr>
        <w:jc w:val="both"/>
      </w:pPr>
      <w:r>
        <w:t xml:space="preserve">The combination of parameters which provided the lowest loss is shown in </w:t>
      </w:r>
      <w:r w:rsidR="00124D66">
        <w:t>T</w:t>
      </w:r>
      <w:r>
        <w:t>able XX</w:t>
      </w:r>
    </w:p>
    <w:tbl>
      <w:tblPr>
        <w:tblStyle w:val="TableGrid"/>
        <w:tblW w:w="0pt" w:type="auto"/>
        <w:tblLook w:firstRow="1" w:lastRow="0" w:firstColumn="1" w:lastColumn="0" w:noHBand="0" w:noVBand="1"/>
      </w:tblPr>
      <w:tblGrid>
        <w:gridCol w:w="1952"/>
        <w:gridCol w:w="2904"/>
      </w:tblGrid>
      <w:tr w:rsidR="009E4DBE" w14:paraId="3B8EE484" w14:textId="77777777" w:rsidTr="009E4DBE">
        <w:tc>
          <w:tcPr>
            <w:tcW w:w="121.40pt" w:type="dxa"/>
          </w:tcPr>
          <w:p w14:paraId="7E4076A1" w14:textId="18167397" w:rsidR="009E4DBE" w:rsidRDefault="009E4DBE" w:rsidP="009E4DBE">
            <w:pPr>
              <w:jc w:val="both"/>
            </w:pPr>
            <w:r>
              <w:t>Number of Neurons</w:t>
            </w:r>
            <w:r w:rsidR="00124D66">
              <w:t xml:space="preserve"> in Hidden Layer</w:t>
            </w:r>
          </w:p>
        </w:tc>
        <w:tc>
          <w:tcPr>
            <w:tcW w:w="121.40pt" w:type="dxa"/>
          </w:tcPr>
          <w:p w14:paraId="0A13FAF3" w14:textId="29D4F6CD" w:rsidR="009E4DBE" w:rsidRDefault="00D00A61" w:rsidP="00E27187">
            <w:pPr>
              <w:jc w:val="both"/>
            </w:pPr>
            <w:r>
              <w:t>500</w:t>
            </w:r>
          </w:p>
        </w:tc>
      </w:tr>
      <w:tr w:rsidR="009E4DBE" w14:paraId="64A2B407" w14:textId="77777777" w:rsidTr="009E4DBE">
        <w:tc>
          <w:tcPr>
            <w:tcW w:w="121.40pt" w:type="dxa"/>
          </w:tcPr>
          <w:p w14:paraId="73E1642E" w14:textId="0AFD396A" w:rsidR="009E4DBE" w:rsidRDefault="009E4DBE" w:rsidP="00E27187">
            <w:pPr>
              <w:jc w:val="both"/>
            </w:pPr>
            <w:r>
              <w:t>Activation Function</w:t>
            </w:r>
          </w:p>
        </w:tc>
        <w:tc>
          <w:tcPr>
            <w:tcW w:w="121.40pt" w:type="dxa"/>
          </w:tcPr>
          <w:p w14:paraId="28CD3CD0" w14:textId="45551591" w:rsidR="009E4DBE" w:rsidRDefault="00D00A61" w:rsidP="00E27187">
            <w:pPr>
              <w:jc w:val="both"/>
            </w:pPr>
            <w:proofErr w:type="spellStart"/>
            <w:r>
              <w:t>Relu</w:t>
            </w:r>
            <w:proofErr w:type="spellEnd"/>
          </w:p>
        </w:tc>
      </w:tr>
      <w:tr w:rsidR="009E4DBE" w14:paraId="5FFDFB20" w14:textId="77777777" w:rsidTr="009E4DBE">
        <w:tc>
          <w:tcPr>
            <w:tcW w:w="121.40pt" w:type="dxa"/>
          </w:tcPr>
          <w:p w14:paraId="50E160C9" w14:textId="2F905BD8" w:rsidR="009E4DBE" w:rsidRDefault="009E4DBE" w:rsidP="00E27187">
            <w:pPr>
              <w:jc w:val="both"/>
            </w:pPr>
            <w:r>
              <w:t>Loss Function</w:t>
            </w:r>
          </w:p>
        </w:tc>
        <w:tc>
          <w:tcPr>
            <w:tcW w:w="121.40pt" w:type="dxa"/>
          </w:tcPr>
          <w:p w14:paraId="714ADC9A" w14:textId="2C64ECE9" w:rsidR="009E4DBE" w:rsidRDefault="00D00A61" w:rsidP="00E27187">
            <w:pPr>
              <w:jc w:val="both"/>
            </w:pPr>
            <w:proofErr w:type="spellStart"/>
            <w:r w:rsidRPr="00D00A61">
              <w:t>Mean_squared_logarithmic_error</w:t>
            </w:r>
            <w:proofErr w:type="spellEnd"/>
          </w:p>
        </w:tc>
      </w:tr>
      <w:tr w:rsidR="009E4DBE" w14:paraId="3099EEC2" w14:textId="77777777" w:rsidTr="009E4DBE">
        <w:tc>
          <w:tcPr>
            <w:tcW w:w="121.40pt" w:type="dxa"/>
          </w:tcPr>
          <w:p w14:paraId="2D97EC25" w14:textId="025A1026" w:rsidR="009E4DBE" w:rsidRDefault="009E4DBE" w:rsidP="00E27187">
            <w:pPr>
              <w:jc w:val="both"/>
            </w:pPr>
            <w:r>
              <w:t>Number of Epochs</w:t>
            </w:r>
          </w:p>
        </w:tc>
        <w:tc>
          <w:tcPr>
            <w:tcW w:w="121.40pt" w:type="dxa"/>
          </w:tcPr>
          <w:p w14:paraId="384B0209" w14:textId="1DFED762" w:rsidR="009E4DBE" w:rsidRDefault="00D00A61" w:rsidP="00E27187">
            <w:pPr>
              <w:jc w:val="both"/>
            </w:pPr>
            <w:r>
              <w:t>500</w:t>
            </w:r>
          </w:p>
        </w:tc>
      </w:tr>
      <w:tr w:rsidR="009E4DBE" w14:paraId="110FA19C" w14:textId="77777777" w:rsidTr="009E4DBE">
        <w:tc>
          <w:tcPr>
            <w:tcW w:w="121.40pt" w:type="dxa"/>
          </w:tcPr>
          <w:p w14:paraId="1C695A00" w14:textId="3D9F9C0D" w:rsidR="009E4DBE" w:rsidRDefault="009E4DBE" w:rsidP="00E27187">
            <w:pPr>
              <w:jc w:val="both"/>
            </w:pPr>
            <w:r>
              <w:t>Optimizer</w:t>
            </w:r>
          </w:p>
        </w:tc>
        <w:tc>
          <w:tcPr>
            <w:tcW w:w="121.40pt" w:type="dxa"/>
          </w:tcPr>
          <w:p w14:paraId="10AE7D75" w14:textId="11FF85B4" w:rsidR="009E4DBE" w:rsidRDefault="00D00A61" w:rsidP="00E27187">
            <w:pPr>
              <w:jc w:val="both"/>
            </w:pPr>
            <w:proofErr w:type="spellStart"/>
            <w:r>
              <w:t>Adagrad</w:t>
            </w:r>
            <w:proofErr w:type="spellEnd"/>
          </w:p>
        </w:tc>
      </w:tr>
      <w:tr w:rsidR="009E4DBE" w14:paraId="0ED67362" w14:textId="77777777" w:rsidTr="009E4DBE">
        <w:tc>
          <w:tcPr>
            <w:tcW w:w="121.40pt" w:type="dxa"/>
          </w:tcPr>
          <w:p w14:paraId="1FB7A8AD" w14:textId="686B3E4C" w:rsidR="009E4DBE" w:rsidRDefault="009E4DBE" w:rsidP="00E27187">
            <w:pPr>
              <w:jc w:val="both"/>
            </w:pPr>
            <w:r>
              <w:t>Batch Size</w:t>
            </w:r>
          </w:p>
        </w:tc>
        <w:tc>
          <w:tcPr>
            <w:tcW w:w="121.40pt" w:type="dxa"/>
          </w:tcPr>
          <w:p w14:paraId="63CEC7DE" w14:textId="638890CD" w:rsidR="00D00A61" w:rsidRDefault="00D00A61" w:rsidP="00E27187">
            <w:pPr>
              <w:jc w:val="both"/>
            </w:pPr>
            <w:r>
              <w:t>10</w:t>
            </w:r>
          </w:p>
        </w:tc>
      </w:tr>
    </w:tbl>
    <w:p w14:paraId="0FFE1F74" w14:textId="286FC1E9" w:rsidR="009E4DBE" w:rsidRDefault="00D00A61" w:rsidP="00D00A61">
      <w:pPr>
        <w:rPr>
          <w:i/>
          <w:iCs/>
          <w:sz w:val="16"/>
          <w:szCs w:val="16"/>
        </w:rPr>
      </w:pPr>
      <w:r>
        <w:rPr>
          <w:i/>
          <w:iCs/>
          <w:sz w:val="16"/>
          <w:szCs w:val="16"/>
        </w:rPr>
        <w:t>Table XX: The optimal hyperparameters for the ANN</w:t>
      </w:r>
    </w:p>
    <w:p w14:paraId="626ED5B8" w14:textId="77777777" w:rsidR="00D00A61" w:rsidRPr="00D00A61" w:rsidRDefault="00D00A61" w:rsidP="00F97ED9">
      <w:pPr>
        <w:jc w:val="both"/>
        <w:rPr>
          <w:i/>
          <w:iCs/>
          <w:sz w:val="16"/>
          <w:szCs w:val="16"/>
        </w:rPr>
      </w:pPr>
    </w:p>
    <w:p w14:paraId="631A0BFC" w14:textId="34BFA1C7" w:rsidR="00F97ED9" w:rsidRDefault="00F97ED9" w:rsidP="00E27187">
      <w:pPr>
        <w:jc w:val="both"/>
      </w:pPr>
      <w:r>
        <w:t xml:space="preserve">The activation and loss functions had the greatest impact on reducing the loss. Choosing these two functions carefully </w:t>
      </w:r>
      <w:r w:rsidR="00291F2A">
        <w:t xml:space="preserve">is crucial for an optimally performing NN. </w:t>
      </w:r>
    </w:p>
    <w:p w14:paraId="3E060FA3" w14:textId="6C6E6E58" w:rsidR="00291F2A" w:rsidRDefault="00291F2A" w:rsidP="00E27187">
      <w:pPr>
        <w:jc w:val="both"/>
      </w:pPr>
      <w:r>
        <w:t>Scaling the data also had a big impact. Initially</w:t>
      </w:r>
      <w:r w:rsidR="006059C9">
        <w:t>,</w:t>
      </w:r>
      <w:r>
        <w:t xml:space="preserve"> standard scaling was tried but due to the </w:t>
      </w:r>
      <w:r w:rsidR="004C0424">
        <w:t>approxima</w:t>
      </w:r>
      <w:r w:rsidR="00A4165B">
        <w:t xml:space="preserve">te normal distribution of the features min-max scaling was tried and found to perform better. </w:t>
      </w:r>
    </w:p>
    <w:p w14:paraId="294B03B0" w14:textId="44280468" w:rsidR="00E27187" w:rsidRPr="00E27187" w:rsidRDefault="00E27187" w:rsidP="00E27187">
      <w:pPr>
        <w:jc w:val="both"/>
      </w:pPr>
      <w:r>
        <w:t xml:space="preserve">Looking at the Chrome in Figure AA and the VM in Figure BB the memory usage is 97.5 MB vs 41.4 MB. This highlights the improvement of a distributed computing </w:t>
      </w:r>
      <w:r>
        <w:lastRenderedPageBreak/>
        <w:t xml:space="preserve">system like Apache Spark. It’s simple to implement in Python thanks to the </w:t>
      </w:r>
      <w:proofErr w:type="spellStart"/>
      <w:r>
        <w:t>Pyspark</w:t>
      </w:r>
      <w:proofErr w:type="spellEnd"/>
      <w:r>
        <w:t xml:space="preserve"> API. Due to time constraints, this DL algorithm was not explored past this point. </w:t>
      </w:r>
      <w:r w:rsidR="00124D66">
        <w:t xml:space="preserve">There was an issue with an exploding gradient. </w:t>
      </w:r>
      <w:r w:rsidR="00851F89">
        <w:t xml:space="preserve">A clipping parameter was added to the optimizer, but the issue could not be resolved. </w:t>
      </w:r>
      <w:r>
        <w:t xml:space="preserve">An improvement to this section would be to perform the EDA using </w:t>
      </w:r>
      <w:proofErr w:type="spellStart"/>
      <w:r>
        <w:t>Pyspark</w:t>
      </w:r>
      <w:proofErr w:type="spellEnd"/>
      <w:r>
        <w:t>. This removes the need to save the da</w:t>
      </w:r>
      <w:r w:rsidR="009F1500">
        <w:t xml:space="preserve">ta again once it has been scaled and encoded. There were issues relating to the loss function of the </w:t>
      </w:r>
      <w:r w:rsidR="00851F89">
        <w:t xml:space="preserve">bank dataset </w:t>
      </w:r>
      <w:r w:rsidR="009F1500">
        <w:t xml:space="preserve">ANN. This may have been due to the encoding of the data. Label encoding was used in place of one hot for simplicity. </w:t>
      </w:r>
    </w:p>
    <w:p w14:paraId="7E52E4E8" w14:textId="487C86A5" w:rsidR="0026260D" w:rsidRDefault="0026260D" w:rsidP="0026260D">
      <w:pPr>
        <w:pStyle w:val="Heading1"/>
      </w:pPr>
      <w:r>
        <w:t>Conclusion</w:t>
      </w:r>
    </w:p>
    <w:p w14:paraId="6C464779" w14:textId="40C30C9E" w:rsidR="009E4DBE" w:rsidRDefault="00813028" w:rsidP="009E4DBE">
      <w:pPr>
        <w:jc w:val="both"/>
      </w:pPr>
      <w:r>
        <w:t xml:space="preserve">This work investigated how Deep Learning Neural Networks can be used with Big Data platforms to </w:t>
      </w:r>
      <w:proofErr w:type="spellStart"/>
      <w:r>
        <w:t>analyse</w:t>
      </w:r>
      <w:proofErr w:type="spellEnd"/>
      <w:r>
        <w:t xml:space="preserve"> large</w:t>
      </w:r>
      <w:r w:rsidR="00851F89">
        <w:t>-</w:t>
      </w:r>
      <w:r>
        <w:t xml:space="preserve">scale data. </w:t>
      </w:r>
      <w:r w:rsidR="00D304CC">
        <w:t>A thorough literature review was conducted in which the state-of-the-art</w:t>
      </w:r>
      <w:r w:rsidR="00851F89">
        <w:t xml:space="preserve"> research</w:t>
      </w:r>
      <w:r w:rsidR="00D304CC">
        <w:t xml:space="preserve"> was considered, the gaps and limitations explained and </w:t>
      </w:r>
      <w:r w:rsidR="00851F89">
        <w:t xml:space="preserve">the </w:t>
      </w:r>
      <w:r w:rsidR="00D304CC">
        <w:t xml:space="preserve">applications of these technologies in the real world. </w:t>
      </w:r>
    </w:p>
    <w:p w14:paraId="23FDABDF" w14:textId="5C0EE8CE" w:rsidR="00D304CC" w:rsidRDefault="00D304CC" w:rsidP="009E4DBE">
      <w:pPr>
        <w:jc w:val="both"/>
      </w:pPr>
      <w:r>
        <w:t xml:space="preserve">Two datasets were </w:t>
      </w:r>
      <w:r w:rsidR="0066778B">
        <w:t>explored</w:t>
      </w:r>
      <w:r>
        <w:t xml:space="preserve">, one regression and one classification. The datasets were </w:t>
      </w:r>
      <w:proofErr w:type="spellStart"/>
      <w:r w:rsidR="0066778B">
        <w:t>visualised</w:t>
      </w:r>
      <w:proofErr w:type="spellEnd"/>
      <w:r w:rsidR="0066778B">
        <w:t xml:space="preserve">, </w:t>
      </w:r>
      <w:proofErr w:type="gramStart"/>
      <w:r w:rsidR="0066778B">
        <w:t>scaled</w:t>
      </w:r>
      <w:proofErr w:type="gramEnd"/>
      <w:r w:rsidR="0066778B">
        <w:t xml:space="preserve"> and encoded where necessary. Apache Spark was chosen as the Big Data framework and demonstrated using an Ubuntu Virtual Machine. The computer’s performance was compared using task manager, and it was found that when using Apache Spark</w:t>
      </w:r>
      <w:r w:rsidR="00FE0D88">
        <w:t>,</w:t>
      </w:r>
      <w:r w:rsidR="0066778B">
        <w:t xml:space="preserve"> the computer used less than half of the memory allocation compared to just running the algorithm on its CPU. This illustrated the power of Spark’s clustering framework. The regression ANN’s parameters and architecture were refined to find the optimal combination and minimize </w:t>
      </w:r>
      <w:r w:rsidR="00FE0D88">
        <w:t xml:space="preserve">the loss. The parameters had a major impact on the ANN’s result. This highlighted the criticality of refining a model for a specific problem. </w:t>
      </w:r>
    </w:p>
    <w:p w14:paraId="430604CC" w14:textId="53BA4C45" w:rsidR="00FE0D88" w:rsidRPr="009E4DBE" w:rsidRDefault="00FE0D88" w:rsidP="009E4DBE">
      <w:pPr>
        <w:jc w:val="both"/>
      </w:pPr>
      <w:r>
        <w:t xml:space="preserve">This is an exciting field of research which has wide-ranging applicability, such as IoT devices, healthcare settings and mobile data. </w:t>
      </w:r>
    </w:p>
    <w:p w14:paraId="632001D6" w14:textId="115AE7D2" w:rsidR="0026260D" w:rsidRDefault="0026260D" w:rsidP="00E27187">
      <w:pPr>
        <w:pStyle w:val="Heading1"/>
        <w:numPr>
          <w:ilvl w:val="0"/>
          <w:numId w:val="0"/>
        </w:numPr>
      </w:pPr>
      <w:r>
        <w:t>References</w:t>
      </w:r>
    </w:p>
    <w:p w14:paraId="334E2529" w14:textId="77777777" w:rsidR="00E5571D" w:rsidRPr="00E5571D" w:rsidRDefault="00D65E82" w:rsidP="00851F89">
      <w:pPr>
        <w:pStyle w:val="Bibliography"/>
        <w:jc w:val="start"/>
        <w:rPr>
          <w:lang w:val="en-GB"/>
        </w:rPr>
      </w:pPr>
      <w:r>
        <w:fldChar w:fldCharType="begin"/>
      </w:r>
      <w:r>
        <w:instrText xml:space="preserve"> ADDIN ZOTERO_BIBL {"uncited":[],"omitted":[],"custom":[]} CSL_BIBLIOGRAPHY </w:instrText>
      </w:r>
      <w:r>
        <w:fldChar w:fldCharType="separate"/>
      </w:r>
      <w:proofErr w:type="spellStart"/>
      <w:r w:rsidR="00E5571D" w:rsidRPr="00E5571D">
        <w:rPr>
          <w:lang w:val="en-GB"/>
        </w:rPr>
        <w:t>Alsheikh</w:t>
      </w:r>
      <w:proofErr w:type="spellEnd"/>
      <w:r w:rsidR="00E5571D" w:rsidRPr="00E5571D">
        <w:rPr>
          <w:lang w:val="en-GB"/>
        </w:rPr>
        <w:t xml:space="preserve">, M.A., </w:t>
      </w:r>
      <w:proofErr w:type="spellStart"/>
      <w:r w:rsidR="00E5571D" w:rsidRPr="00E5571D">
        <w:rPr>
          <w:lang w:val="en-GB"/>
        </w:rPr>
        <w:t>Niyato</w:t>
      </w:r>
      <w:proofErr w:type="spellEnd"/>
      <w:r w:rsidR="00E5571D" w:rsidRPr="00E5571D">
        <w:rPr>
          <w:lang w:val="en-GB"/>
        </w:rPr>
        <w:t>, D., Lin, S., Tan, H.-P., Han, Z., 2016. Mobile Big Data Analytics Using Deep Learning and Apache Spark.</w:t>
      </w:r>
    </w:p>
    <w:p w14:paraId="57F468C4" w14:textId="77777777" w:rsidR="00E5571D" w:rsidRPr="00E5571D" w:rsidRDefault="00E5571D" w:rsidP="00851F89">
      <w:pPr>
        <w:pStyle w:val="Bibliography"/>
        <w:jc w:val="start"/>
        <w:rPr>
          <w:lang w:val="en-GB"/>
        </w:rPr>
      </w:pPr>
      <w:r w:rsidRPr="00E5571D">
        <w:rPr>
          <w:lang w:val="en-GB"/>
        </w:rPr>
        <w:t>Chae, S., Kwon, S., Lee, D., 2018. Predicting Infectious Disease Using Deep Learning and Big Data. IJERPH 15, 1596. https://doi.org/10.3390/ijerph15081596</w:t>
      </w:r>
    </w:p>
    <w:p w14:paraId="5663FCFF" w14:textId="77777777" w:rsidR="00E5571D" w:rsidRPr="00E5571D" w:rsidRDefault="00E5571D" w:rsidP="00851F89">
      <w:pPr>
        <w:pStyle w:val="Bibliography"/>
        <w:jc w:val="start"/>
        <w:rPr>
          <w:lang w:val="en-GB"/>
        </w:rPr>
      </w:pPr>
      <w:r w:rsidRPr="00E5571D">
        <w:rPr>
          <w:lang w:val="en-GB"/>
        </w:rPr>
        <w:t>Chen, X.-W., Lin, X., 2014. Big Data Deep Learning: Challenges and Perspectives. IEEE Access 2, 514–525. https://doi.org/10.1109/ACCESS.2014.2325029</w:t>
      </w:r>
    </w:p>
    <w:p w14:paraId="54ED9BA7" w14:textId="77777777" w:rsidR="00E5571D" w:rsidRPr="00E5571D" w:rsidRDefault="00E5571D" w:rsidP="00851F89">
      <w:pPr>
        <w:pStyle w:val="Bibliography"/>
        <w:jc w:val="start"/>
        <w:rPr>
          <w:lang w:val="en-GB"/>
        </w:rPr>
      </w:pPr>
      <w:r w:rsidRPr="00E5571D">
        <w:rPr>
          <w:lang w:val="en-GB"/>
        </w:rPr>
        <w:t xml:space="preserve">Chen, Y., Shu, L., Wang, L., 2017. Poster abstract: Traffic flow prediction with big data: A deep learning based time series model, </w:t>
      </w:r>
      <w:proofErr w:type="gramStart"/>
      <w:r w:rsidRPr="00E5571D">
        <w:rPr>
          <w:lang w:val="en-GB"/>
        </w:rPr>
        <w:t>in:</w:t>
      </w:r>
      <w:proofErr w:type="gramEnd"/>
      <w:r w:rsidRPr="00E5571D">
        <w:rPr>
          <w:lang w:val="en-GB"/>
        </w:rPr>
        <w:t xml:space="preserve"> 2017 IEEE Conference on Computer Communications Workshops (INFOCOM WKSHPS). Presented at the 2017 IEEE Conference on Computer Communications: Workshops (INFOCOM WKSHPS), IEEE, Atlanta, GA, pp. 1010–1011. https://doi.org/10.1109/INFCOMW.2017.8116535</w:t>
      </w:r>
    </w:p>
    <w:p w14:paraId="3A79276A" w14:textId="77777777" w:rsidR="00E5571D" w:rsidRPr="00E5571D" w:rsidRDefault="00E5571D" w:rsidP="00851F89">
      <w:pPr>
        <w:pStyle w:val="Bibliography"/>
        <w:jc w:val="start"/>
        <w:rPr>
          <w:lang w:val="en-GB"/>
        </w:rPr>
      </w:pPr>
      <w:proofErr w:type="spellStart"/>
      <w:r w:rsidRPr="00E5571D">
        <w:rPr>
          <w:lang w:val="en-GB"/>
        </w:rPr>
        <w:t>Gandomi</w:t>
      </w:r>
      <w:proofErr w:type="spellEnd"/>
      <w:r w:rsidRPr="00E5571D">
        <w:rPr>
          <w:lang w:val="en-GB"/>
        </w:rPr>
        <w:t xml:space="preserve">, A., Haider, M., 2015. Beyond the hype: </w:t>
      </w:r>
      <w:proofErr w:type="gramStart"/>
      <w:r w:rsidRPr="00E5571D">
        <w:rPr>
          <w:lang w:val="en-GB"/>
        </w:rPr>
        <w:t>Big</w:t>
      </w:r>
      <w:proofErr w:type="gramEnd"/>
      <w:r w:rsidRPr="00E5571D">
        <w:rPr>
          <w:lang w:val="en-GB"/>
        </w:rPr>
        <w:t xml:space="preserve"> data concepts, methods, and analytics. International Journal of Information Management 35, 137–144. https://doi.org/10.1016/j.ijinfomgt.2014.10.007</w:t>
      </w:r>
    </w:p>
    <w:p w14:paraId="54E9EDDD" w14:textId="77777777" w:rsidR="00E5571D" w:rsidRPr="00E5571D" w:rsidRDefault="00E5571D" w:rsidP="00851F89">
      <w:pPr>
        <w:pStyle w:val="Bibliography"/>
        <w:jc w:val="start"/>
        <w:rPr>
          <w:lang w:val="en-GB"/>
        </w:rPr>
      </w:pPr>
      <w:r w:rsidRPr="00E5571D">
        <w:rPr>
          <w:lang w:val="en-GB"/>
        </w:rPr>
        <w:t>I-Cheng Yeh, 1998. Concrete Compressive Strength. https://doi.org/10.24432/C5PK67</w:t>
      </w:r>
    </w:p>
    <w:p w14:paraId="2D5727C1" w14:textId="77777777" w:rsidR="00E5571D" w:rsidRPr="00E5571D" w:rsidRDefault="00E5571D" w:rsidP="00851F89">
      <w:pPr>
        <w:pStyle w:val="Bibliography"/>
        <w:jc w:val="start"/>
        <w:rPr>
          <w:lang w:val="en-GB"/>
        </w:rPr>
      </w:pPr>
      <w:r w:rsidRPr="00E5571D">
        <w:rPr>
          <w:lang w:val="en-GB"/>
        </w:rPr>
        <w:t>Jan, B., Farman, H., Khan, M., Imran, M., Islam, I.U., Ahmad, A., Ali, S., Jeon, G., 2019. Deep learning in big data Analytics: A comparative study. Computers &amp; Electrical Engineering 75, 275–287. https://doi.org/10.1016/j.compeleceng.2017.12.009</w:t>
      </w:r>
    </w:p>
    <w:p w14:paraId="039CE33F" w14:textId="77777777" w:rsidR="00E5571D" w:rsidRPr="00E5571D" w:rsidRDefault="00E5571D" w:rsidP="00851F89">
      <w:pPr>
        <w:pStyle w:val="Bibliography"/>
        <w:jc w:val="start"/>
        <w:rPr>
          <w:lang w:val="en-GB"/>
        </w:rPr>
      </w:pPr>
      <w:r w:rsidRPr="00E5571D">
        <w:rPr>
          <w:lang w:val="en-GB"/>
        </w:rPr>
        <w:t xml:space="preserve">Kim, H., Park, J., Jang, J., Yoon, S., 2016. </w:t>
      </w:r>
      <w:proofErr w:type="spellStart"/>
      <w:r w:rsidRPr="00E5571D">
        <w:rPr>
          <w:lang w:val="en-GB"/>
        </w:rPr>
        <w:t>DeepSpark</w:t>
      </w:r>
      <w:proofErr w:type="spellEnd"/>
      <w:r w:rsidRPr="00E5571D">
        <w:rPr>
          <w:lang w:val="en-GB"/>
        </w:rPr>
        <w:t>: A Spark-Based Distributed Deep Learning Framework for Commodity Clusters.</w:t>
      </w:r>
    </w:p>
    <w:p w14:paraId="34C689FB" w14:textId="77777777" w:rsidR="00E5571D" w:rsidRPr="00E5571D" w:rsidRDefault="00E5571D" w:rsidP="00851F89">
      <w:pPr>
        <w:pStyle w:val="Bibliography"/>
        <w:jc w:val="start"/>
        <w:rPr>
          <w:lang w:val="en-GB"/>
        </w:rPr>
      </w:pPr>
      <w:proofErr w:type="spellStart"/>
      <w:r w:rsidRPr="00E5571D">
        <w:rPr>
          <w:lang w:val="en-GB"/>
        </w:rPr>
        <w:t>LeCun</w:t>
      </w:r>
      <w:proofErr w:type="spellEnd"/>
      <w:r w:rsidRPr="00E5571D">
        <w:rPr>
          <w:lang w:val="en-GB"/>
        </w:rPr>
        <w:t xml:space="preserve">, Y., </w:t>
      </w:r>
      <w:proofErr w:type="spellStart"/>
      <w:r w:rsidRPr="00E5571D">
        <w:rPr>
          <w:lang w:val="en-GB"/>
        </w:rPr>
        <w:t>Bengio</w:t>
      </w:r>
      <w:proofErr w:type="spellEnd"/>
      <w:r w:rsidRPr="00E5571D">
        <w:rPr>
          <w:lang w:val="en-GB"/>
        </w:rPr>
        <w:t>, Y., Hinton, G., 2015. Deep learning. Nature 521, 436–444. https://doi.org/10.1038/nature14539</w:t>
      </w:r>
    </w:p>
    <w:p w14:paraId="3FA82E76" w14:textId="77777777" w:rsidR="00E5571D" w:rsidRPr="00E5571D" w:rsidRDefault="00E5571D" w:rsidP="00851F89">
      <w:pPr>
        <w:pStyle w:val="Bibliography"/>
        <w:jc w:val="start"/>
        <w:rPr>
          <w:lang w:val="en-GB"/>
        </w:rPr>
      </w:pPr>
      <w:r w:rsidRPr="00E5571D">
        <w:rPr>
          <w:lang w:val="en-GB"/>
        </w:rPr>
        <w:t>Legal Code - Attribution 4.0 International - Creative Commons [WWW Document], n.d. URL https://creativecommons.org/licenses/by/4.0/legalcode (accessed 9.23.24).</w:t>
      </w:r>
    </w:p>
    <w:p w14:paraId="320B3B43" w14:textId="77777777" w:rsidR="00E5571D" w:rsidRPr="00E5571D" w:rsidRDefault="00E5571D" w:rsidP="00851F89">
      <w:pPr>
        <w:pStyle w:val="Bibliography"/>
        <w:jc w:val="start"/>
        <w:rPr>
          <w:lang w:val="en-GB"/>
        </w:rPr>
      </w:pPr>
      <w:proofErr w:type="spellStart"/>
      <w:r w:rsidRPr="00E5571D">
        <w:rPr>
          <w:lang w:val="en-GB"/>
        </w:rPr>
        <w:t>Lv</w:t>
      </w:r>
      <w:proofErr w:type="spellEnd"/>
      <w:r w:rsidRPr="00E5571D">
        <w:rPr>
          <w:lang w:val="en-GB"/>
        </w:rPr>
        <w:t xml:space="preserve">, Y., Duan, Y., Kang, W., Li, Z., Wang, F.-Y., 2014. Traffic Flow Prediction </w:t>
      </w:r>
      <w:proofErr w:type="gramStart"/>
      <w:r w:rsidRPr="00E5571D">
        <w:rPr>
          <w:lang w:val="en-GB"/>
        </w:rPr>
        <w:t>With</w:t>
      </w:r>
      <w:proofErr w:type="gramEnd"/>
      <w:r w:rsidRPr="00E5571D">
        <w:rPr>
          <w:lang w:val="en-GB"/>
        </w:rPr>
        <w:t xml:space="preserve"> Big Data: A Deep Learning Approach. IEEE Trans. </w:t>
      </w:r>
      <w:proofErr w:type="spellStart"/>
      <w:r w:rsidRPr="00E5571D">
        <w:rPr>
          <w:lang w:val="en-GB"/>
        </w:rPr>
        <w:t>Intell</w:t>
      </w:r>
      <w:proofErr w:type="spellEnd"/>
      <w:r w:rsidRPr="00E5571D">
        <w:rPr>
          <w:lang w:val="en-GB"/>
        </w:rPr>
        <w:t>. Transport. Syst. 1–9. https://doi.org/10.1109/TITS.2014.2345663</w:t>
      </w:r>
    </w:p>
    <w:p w14:paraId="73ED3D5F" w14:textId="77777777" w:rsidR="00E5571D" w:rsidRPr="00E5571D" w:rsidRDefault="00E5571D" w:rsidP="00851F89">
      <w:pPr>
        <w:pStyle w:val="Bibliography"/>
        <w:jc w:val="start"/>
        <w:rPr>
          <w:lang w:val="en-GB"/>
        </w:rPr>
      </w:pPr>
      <w:proofErr w:type="spellStart"/>
      <w:r w:rsidRPr="00E5571D">
        <w:rPr>
          <w:lang w:val="en-GB"/>
        </w:rPr>
        <w:t>Mohammadi</w:t>
      </w:r>
      <w:proofErr w:type="spellEnd"/>
      <w:r w:rsidRPr="00E5571D">
        <w:rPr>
          <w:lang w:val="en-GB"/>
        </w:rPr>
        <w:t xml:space="preserve">, M., Al-Fuqaha, A., </w:t>
      </w:r>
      <w:proofErr w:type="spellStart"/>
      <w:r w:rsidRPr="00E5571D">
        <w:rPr>
          <w:lang w:val="en-GB"/>
        </w:rPr>
        <w:t>Sorour</w:t>
      </w:r>
      <w:proofErr w:type="spellEnd"/>
      <w:r w:rsidRPr="00E5571D">
        <w:rPr>
          <w:lang w:val="en-GB"/>
        </w:rPr>
        <w:t xml:space="preserve">, S., </w:t>
      </w:r>
      <w:proofErr w:type="spellStart"/>
      <w:r w:rsidRPr="00E5571D">
        <w:rPr>
          <w:lang w:val="en-GB"/>
        </w:rPr>
        <w:t>Guizani</w:t>
      </w:r>
      <w:proofErr w:type="spellEnd"/>
      <w:r w:rsidRPr="00E5571D">
        <w:rPr>
          <w:lang w:val="en-GB"/>
        </w:rPr>
        <w:t>, M., 2018. Deep Learning for IoT Big Data and Streaming Analytics: A Survey.</w:t>
      </w:r>
    </w:p>
    <w:p w14:paraId="6F586304" w14:textId="77777777" w:rsidR="00E5571D" w:rsidRPr="00E5571D" w:rsidRDefault="00E5571D" w:rsidP="00851F89">
      <w:pPr>
        <w:pStyle w:val="Bibliography"/>
        <w:jc w:val="start"/>
        <w:rPr>
          <w:lang w:val="en-GB"/>
        </w:rPr>
      </w:pPr>
      <w:r w:rsidRPr="00E5571D">
        <w:rPr>
          <w:lang w:val="en-GB"/>
        </w:rPr>
        <w:t>Mohapatra, S., Sahoo, P.K., Mohapatra, S.K., 2023. Healthcare Big Data Analysis with Artificial Neural Network for Cardiac Disease Prediction. Electronics 13, 163. https://doi.org/10.3390/electronics13010163</w:t>
      </w:r>
    </w:p>
    <w:p w14:paraId="2CDB73E2" w14:textId="77777777" w:rsidR="00E5571D" w:rsidRPr="00E5571D" w:rsidRDefault="00E5571D" w:rsidP="00851F89">
      <w:pPr>
        <w:pStyle w:val="Bibliography"/>
        <w:jc w:val="start"/>
        <w:rPr>
          <w:lang w:val="en-GB"/>
        </w:rPr>
      </w:pPr>
      <w:r w:rsidRPr="00E5571D">
        <w:rPr>
          <w:lang w:val="en-GB"/>
        </w:rPr>
        <w:t xml:space="preserve">Moritz, P., Nishihara, R., </w:t>
      </w:r>
      <w:proofErr w:type="spellStart"/>
      <w:r w:rsidRPr="00E5571D">
        <w:rPr>
          <w:lang w:val="en-GB"/>
        </w:rPr>
        <w:t>Stoica</w:t>
      </w:r>
      <w:proofErr w:type="spellEnd"/>
      <w:r w:rsidRPr="00E5571D">
        <w:rPr>
          <w:lang w:val="en-GB"/>
        </w:rPr>
        <w:t xml:space="preserve">, I., Jordan, M.I., 2016. </w:t>
      </w:r>
      <w:proofErr w:type="spellStart"/>
      <w:r w:rsidRPr="00E5571D">
        <w:rPr>
          <w:lang w:val="en-GB"/>
        </w:rPr>
        <w:t>SparkNet</w:t>
      </w:r>
      <w:proofErr w:type="spellEnd"/>
      <w:r w:rsidRPr="00E5571D">
        <w:rPr>
          <w:lang w:val="en-GB"/>
        </w:rPr>
        <w:t>: Training Deep Networks in Spark.</w:t>
      </w:r>
    </w:p>
    <w:p w14:paraId="79F98070" w14:textId="77777777" w:rsidR="00E5571D" w:rsidRPr="00E5571D" w:rsidRDefault="00E5571D" w:rsidP="00851F89">
      <w:pPr>
        <w:pStyle w:val="Bibliography"/>
        <w:jc w:val="start"/>
        <w:rPr>
          <w:lang w:val="en-GB"/>
        </w:rPr>
      </w:pPr>
      <w:proofErr w:type="spellStart"/>
      <w:r w:rsidRPr="00E5571D">
        <w:rPr>
          <w:lang w:val="en-GB"/>
        </w:rPr>
        <w:t>Najafabadi</w:t>
      </w:r>
      <w:proofErr w:type="spellEnd"/>
      <w:r w:rsidRPr="00E5571D">
        <w:rPr>
          <w:lang w:val="en-GB"/>
        </w:rPr>
        <w:t xml:space="preserve">, M.M., </w:t>
      </w:r>
      <w:proofErr w:type="spellStart"/>
      <w:r w:rsidRPr="00E5571D">
        <w:rPr>
          <w:lang w:val="en-GB"/>
        </w:rPr>
        <w:t>Villanustre</w:t>
      </w:r>
      <w:proofErr w:type="spellEnd"/>
      <w:r w:rsidRPr="00E5571D">
        <w:rPr>
          <w:lang w:val="en-GB"/>
        </w:rPr>
        <w:t xml:space="preserve">, F., </w:t>
      </w:r>
      <w:proofErr w:type="spellStart"/>
      <w:r w:rsidRPr="00E5571D">
        <w:rPr>
          <w:lang w:val="en-GB"/>
        </w:rPr>
        <w:t>Khoshgoftaar</w:t>
      </w:r>
      <w:proofErr w:type="spellEnd"/>
      <w:r w:rsidRPr="00E5571D">
        <w:rPr>
          <w:lang w:val="en-GB"/>
        </w:rPr>
        <w:t xml:space="preserve">, T.M., </w:t>
      </w:r>
      <w:proofErr w:type="spellStart"/>
      <w:r w:rsidRPr="00E5571D">
        <w:rPr>
          <w:lang w:val="en-GB"/>
        </w:rPr>
        <w:t>Seliya</w:t>
      </w:r>
      <w:proofErr w:type="spellEnd"/>
      <w:r w:rsidRPr="00E5571D">
        <w:rPr>
          <w:lang w:val="en-GB"/>
        </w:rPr>
        <w:t xml:space="preserve">, N., Wald, R., </w:t>
      </w:r>
      <w:proofErr w:type="spellStart"/>
      <w:r w:rsidRPr="00E5571D">
        <w:rPr>
          <w:lang w:val="en-GB"/>
        </w:rPr>
        <w:t>Muharemagic</w:t>
      </w:r>
      <w:proofErr w:type="spellEnd"/>
      <w:r w:rsidRPr="00E5571D">
        <w:rPr>
          <w:lang w:val="en-GB"/>
        </w:rPr>
        <w:t>, E., 2015. Deep learning applications and challenges in big data analytics. Journal of Big Data 2, 1. https://doi.org/10.1186/s40537-014-0007-7</w:t>
      </w:r>
    </w:p>
    <w:p w14:paraId="73C132A2" w14:textId="77777777" w:rsidR="00E5571D" w:rsidRPr="00E5571D" w:rsidRDefault="00E5571D" w:rsidP="00851F89">
      <w:pPr>
        <w:pStyle w:val="Bibliography"/>
        <w:jc w:val="start"/>
        <w:rPr>
          <w:lang w:val="en-GB"/>
        </w:rPr>
      </w:pPr>
      <w:r w:rsidRPr="00E5571D">
        <w:rPr>
          <w:lang w:val="en-GB"/>
        </w:rPr>
        <w:t>S. Moro, P.R., 2014. Bank Marketing. https://doi.org/10.24432/C5K306</w:t>
      </w:r>
    </w:p>
    <w:p w14:paraId="55C06B0F" w14:textId="77777777" w:rsidR="00E5571D" w:rsidRPr="00E5571D" w:rsidRDefault="00E5571D" w:rsidP="00851F89">
      <w:pPr>
        <w:pStyle w:val="Bibliography"/>
        <w:jc w:val="start"/>
        <w:rPr>
          <w:lang w:val="en-GB"/>
        </w:rPr>
      </w:pPr>
      <w:r w:rsidRPr="00E5571D">
        <w:rPr>
          <w:lang w:val="en-GB"/>
        </w:rPr>
        <w:t>Singh, D., Reddy, C.K., 2015. A survey on platforms for big data analytics. Journal of Big Data 2, 8. https://doi.org/10.1186/s40537-014-0008-6</w:t>
      </w:r>
    </w:p>
    <w:p w14:paraId="51D8022E" w14:textId="77777777" w:rsidR="00E5571D" w:rsidRPr="00E5571D" w:rsidRDefault="00E5571D" w:rsidP="00851F89">
      <w:pPr>
        <w:pStyle w:val="Bibliography"/>
        <w:jc w:val="start"/>
        <w:rPr>
          <w:lang w:val="en-GB"/>
        </w:rPr>
      </w:pPr>
      <w:proofErr w:type="spellStart"/>
      <w:r w:rsidRPr="00E5571D">
        <w:rPr>
          <w:lang w:val="en-GB"/>
        </w:rPr>
        <w:t>Versaci</w:t>
      </w:r>
      <w:proofErr w:type="spellEnd"/>
      <w:r w:rsidRPr="00E5571D">
        <w:rPr>
          <w:lang w:val="en-GB"/>
        </w:rPr>
        <w:t xml:space="preserve">, F., </w:t>
      </w:r>
      <w:proofErr w:type="spellStart"/>
      <w:r w:rsidRPr="00E5571D">
        <w:rPr>
          <w:lang w:val="en-GB"/>
        </w:rPr>
        <w:t>Busonera</w:t>
      </w:r>
      <w:proofErr w:type="spellEnd"/>
      <w:r w:rsidRPr="00E5571D">
        <w:rPr>
          <w:lang w:val="en-GB"/>
        </w:rPr>
        <w:t xml:space="preserve">, G., 2021. Scaling deep learning data management with Cassandra DB, </w:t>
      </w:r>
      <w:proofErr w:type="gramStart"/>
      <w:r w:rsidRPr="00E5571D">
        <w:rPr>
          <w:lang w:val="en-GB"/>
        </w:rPr>
        <w:t>in:</w:t>
      </w:r>
      <w:proofErr w:type="gramEnd"/>
      <w:r w:rsidRPr="00E5571D">
        <w:rPr>
          <w:lang w:val="en-GB"/>
        </w:rPr>
        <w:t xml:space="preserve"> 2021 IEEE International Conference on Big Data (Big Data). Presented at the 2021 IEEE International Conference on Big Data (Big Data), IEEE, Orlando, FL, USA, pp. 5301–5310. https://doi.org/10.1109/BigData52589.2021.9672005</w:t>
      </w:r>
    </w:p>
    <w:p w14:paraId="66D86F7B" w14:textId="77777777" w:rsidR="00E5571D" w:rsidRPr="00E5571D" w:rsidRDefault="00E5571D" w:rsidP="00851F89">
      <w:pPr>
        <w:pStyle w:val="Bibliography"/>
        <w:jc w:val="start"/>
        <w:rPr>
          <w:lang w:val="en-GB"/>
        </w:rPr>
      </w:pPr>
      <w:r w:rsidRPr="00E5571D">
        <w:rPr>
          <w:lang w:val="en-GB"/>
        </w:rPr>
        <w:t>Zakir, J., Seymour, T., 2015. BIG DATA ANALYTICS. IIS. https://doi.org/10.48009/2_iis_2015_81-90</w:t>
      </w:r>
    </w:p>
    <w:p w14:paraId="1839BA8C" w14:textId="77777777" w:rsidR="00E5571D" w:rsidRPr="00E5571D" w:rsidRDefault="00E5571D" w:rsidP="00851F89">
      <w:pPr>
        <w:pStyle w:val="Bibliography"/>
        <w:jc w:val="start"/>
        <w:rPr>
          <w:lang w:val="en-GB"/>
        </w:rPr>
      </w:pPr>
      <w:r w:rsidRPr="00E5571D">
        <w:rPr>
          <w:lang w:val="en-GB"/>
        </w:rPr>
        <w:t>Zhang, Q., Yang, L.T., Chen, Z., Li, P., 2018. A survey on deep learning for big data. Information Fusion 42, 146–157. https://doi.org/10.1016/j.inffus.2017.10.006</w:t>
      </w:r>
    </w:p>
    <w:p w14:paraId="677C2453" w14:textId="7B49287A" w:rsidR="005F2AAF" w:rsidRPr="005F2AAF" w:rsidRDefault="00D65E82" w:rsidP="00851F89">
      <w:pPr>
        <w:jc w:val="start"/>
      </w:pPr>
      <w:r>
        <w:fldChar w:fldCharType="end"/>
      </w:r>
    </w:p>
    <w:p w14:paraId="757377E0" w14:textId="77777777" w:rsidR="0026260D" w:rsidRPr="0026260D" w:rsidRDefault="0026260D" w:rsidP="00851F89">
      <w:pPr>
        <w:jc w:val="start"/>
      </w:pPr>
    </w:p>
    <w:p w14:paraId="60F936A3" w14:textId="2CC2622D" w:rsidR="005B0344" w:rsidRDefault="005B0344" w:rsidP="00851F89">
      <w:pPr>
        <w:pStyle w:val="figurecaption"/>
        <w:numPr>
          <w:ilvl w:val="0"/>
          <w:numId w:val="0"/>
        </w:numPr>
        <w:jc w:val="start"/>
      </w:pPr>
    </w:p>
    <w:p w14:paraId="78B633A7" w14:textId="77777777" w:rsidR="009303D9" w:rsidRPr="005B520E" w:rsidRDefault="009303D9" w:rsidP="00851F89">
      <w:pPr>
        <w:jc w:val="start"/>
      </w:pPr>
    </w:p>
    <w:p w14:paraId="5B878A9E" w14:textId="07590B3F" w:rsidR="00836367" w:rsidRPr="00F96569" w:rsidRDefault="00836367" w:rsidP="00851F89">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w:t>
      </w:r>
    </w:p>
    <w:p w14:paraId="79DDC110" w14:textId="026E9027" w:rsidR="009303D9" w:rsidRDefault="009303D9" w:rsidP="00970354">
      <w:pPr>
        <w:jc w:val="star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EB9282C" w14:textId="77777777" w:rsidR="00B73F2F" w:rsidRDefault="00B73F2F" w:rsidP="001A3B3D">
      <w:r>
        <w:separator/>
      </w:r>
    </w:p>
  </w:endnote>
  <w:endnote w:type="continuationSeparator" w:id="0">
    <w:p w14:paraId="608007A7" w14:textId="77777777" w:rsidR="00B73F2F" w:rsidRDefault="00B73F2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1C55A6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312FE8C" w14:textId="77777777" w:rsidR="00B73F2F" w:rsidRDefault="00B73F2F" w:rsidP="001A3B3D">
      <w:r>
        <w:separator/>
      </w:r>
    </w:p>
  </w:footnote>
  <w:footnote w:type="continuationSeparator" w:id="0">
    <w:p w14:paraId="1AA735BD" w14:textId="77777777" w:rsidR="00B73F2F" w:rsidRDefault="00B73F2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5F708BB"/>
    <w:multiLevelType w:val="hybridMultilevel"/>
    <w:tmpl w:val="1D9AFE6A"/>
    <w:lvl w:ilvl="0" w:tplc="08090001">
      <w:start w:val="1"/>
      <w:numFmt w:val="bullet"/>
      <w:lvlText w:val=""/>
      <w:lvlJc w:val="start"/>
      <w:pPr>
        <w:ind w:start="36pt" w:hanging="18pt"/>
      </w:pPr>
      <w:rPr>
        <w:rFonts w:ascii="Symbol" w:hAnsi="Symbol" w:hint="default"/>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BEE3EB8"/>
    <w:multiLevelType w:val="hybridMultilevel"/>
    <w:tmpl w:val="AB60F9EC"/>
    <w:lvl w:ilvl="0" w:tplc="08090001">
      <w:start w:val="1"/>
      <w:numFmt w:val="bullet"/>
      <w:lvlText w:val=""/>
      <w:lvlJc w:val="start"/>
      <w:pPr>
        <w:ind w:start="36pt" w:hanging="18pt"/>
      </w:pPr>
      <w:rPr>
        <w:rFonts w:ascii="Symbol" w:hAnsi="Symbol" w:hint="default"/>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2"/>
  </w:num>
  <w:num w:numId="26">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41"/>
    <w:rsid w:val="0004781E"/>
    <w:rsid w:val="00072955"/>
    <w:rsid w:val="00077775"/>
    <w:rsid w:val="0008758A"/>
    <w:rsid w:val="000A3216"/>
    <w:rsid w:val="000C1E68"/>
    <w:rsid w:val="000C5398"/>
    <w:rsid w:val="000C73E6"/>
    <w:rsid w:val="000D1CBA"/>
    <w:rsid w:val="00122E12"/>
    <w:rsid w:val="00124D66"/>
    <w:rsid w:val="00136962"/>
    <w:rsid w:val="00144B56"/>
    <w:rsid w:val="00147AB6"/>
    <w:rsid w:val="001A2EFD"/>
    <w:rsid w:val="001A3B3D"/>
    <w:rsid w:val="001B2611"/>
    <w:rsid w:val="001B67DC"/>
    <w:rsid w:val="001D02ED"/>
    <w:rsid w:val="001D35FA"/>
    <w:rsid w:val="001D412C"/>
    <w:rsid w:val="001E1184"/>
    <w:rsid w:val="001E58FC"/>
    <w:rsid w:val="00217A85"/>
    <w:rsid w:val="002254A9"/>
    <w:rsid w:val="00226E45"/>
    <w:rsid w:val="00233D97"/>
    <w:rsid w:val="002347A2"/>
    <w:rsid w:val="0026260D"/>
    <w:rsid w:val="0026353C"/>
    <w:rsid w:val="002747CD"/>
    <w:rsid w:val="002850E3"/>
    <w:rsid w:val="00291F2A"/>
    <w:rsid w:val="002D479F"/>
    <w:rsid w:val="002E7CF1"/>
    <w:rsid w:val="00302E25"/>
    <w:rsid w:val="00324AE7"/>
    <w:rsid w:val="00325B45"/>
    <w:rsid w:val="003310D9"/>
    <w:rsid w:val="003323C9"/>
    <w:rsid w:val="00353CD5"/>
    <w:rsid w:val="00354FCF"/>
    <w:rsid w:val="00394123"/>
    <w:rsid w:val="003A19E2"/>
    <w:rsid w:val="003B2B40"/>
    <w:rsid w:val="003B4E04"/>
    <w:rsid w:val="003C0370"/>
    <w:rsid w:val="003D36F4"/>
    <w:rsid w:val="003E3C78"/>
    <w:rsid w:val="003E43EF"/>
    <w:rsid w:val="003F5A08"/>
    <w:rsid w:val="0040280B"/>
    <w:rsid w:val="004042E9"/>
    <w:rsid w:val="004049AF"/>
    <w:rsid w:val="00413C77"/>
    <w:rsid w:val="00420716"/>
    <w:rsid w:val="00422725"/>
    <w:rsid w:val="004325FB"/>
    <w:rsid w:val="004432BA"/>
    <w:rsid w:val="0044407E"/>
    <w:rsid w:val="00447BB9"/>
    <w:rsid w:val="00452359"/>
    <w:rsid w:val="0046031D"/>
    <w:rsid w:val="00461CDB"/>
    <w:rsid w:val="00473AC9"/>
    <w:rsid w:val="00490F79"/>
    <w:rsid w:val="00496361"/>
    <w:rsid w:val="004C0424"/>
    <w:rsid w:val="004C2F68"/>
    <w:rsid w:val="004C6320"/>
    <w:rsid w:val="004D5612"/>
    <w:rsid w:val="004D72B5"/>
    <w:rsid w:val="004E5091"/>
    <w:rsid w:val="00505FAF"/>
    <w:rsid w:val="00511AB6"/>
    <w:rsid w:val="005325DF"/>
    <w:rsid w:val="00533C2E"/>
    <w:rsid w:val="00551B7F"/>
    <w:rsid w:val="005526E6"/>
    <w:rsid w:val="005558C3"/>
    <w:rsid w:val="0056610F"/>
    <w:rsid w:val="00575BCA"/>
    <w:rsid w:val="005B0344"/>
    <w:rsid w:val="005B520E"/>
    <w:rsid w:val="005D693B"/>
    <w:rsid w:val="005E250A"/>
    <w:rsid w:val="005E2800"/>
    <w:rsid w:val="005E7F54"/>
    <w:rsid w:val="005F20A2"/>
    <w:rsid w:val="005F2AAF"/>
    <w:rsid w:val="00605825"/>
    <w:rsid w:val="006059C9"/>
    <w:rsid w:val="00640D17"/>
    <w:rsid w:val="00645D22"/>
    <w:rsid w:val="00651A08"/>
    <w:rsid w:val="00654204"/>
    <w:rsid w:val="00656A0A"/>
    <w:rsid w:val="0066028B"/>
    <w:rsid w:val="0066778B"/>
    <w:rsid w:val="00670434"/>
    <w:rsid w:val="00687A16"/>
    <w:rsid w:val="006974E7"/>
    <w:rsid w:val="006B6B66"/>
    <w:rsid w:val="006C4A24"/>
    <w:rsid w:val="006C4D12"/>
    <w:rsid w:val="006D166A"/>
    <w:rsid w:val="006F6D3D"/>
    <w:rsid w:val="00704F81"/>
    <w:rsid w:val="00715588"/>
    <w:rsid w:val="00715BEA"/>
    <w:rsid w:val="00733033"/>
    <w:rsid w:val="00740EEA"/>
    <w:rsid w:val="00760375"/>
    <w:rsid w:val="00772B24"/>
    <w:rsid w:val="00794804"/>
    <w:rsid w:val="007A2B84"/>
    <w:rsid w:val="007B33F1"/>
    <w:rsid w:val="007B6DDA"/>
    <w:rsid w:val="007C0308"/>
    <w:rsid w:val="007C2FF2"/>
    <w:rsid w:val="007C4F9F"/>
    <w:rsid w:val="007D6232"/>
    <w:rsid w:val="007D682F"/>
    <w:rsid w:val="007E2213"/>
    <w:rsid w:val="007F1F99"/>
    <w:rsid w:val="007F768F"/>
    <w:rsid w:val="00801F34"/>
    <w:rsid w:val="00805DB8"/>
    <w:rsid w:val="0080791D"/>
    <w:rsid w:val="00813028"/>
    <w:rsid w:val="008220A8"/>
    <w:rsid w:val="00836367"/>
    <w:rsid w:val="00842011"/>
    <w:rsid w:val="008439B3"/>
    <w:rsid w:val="0084467D"/>
    <w:rsid w:val="0085049C"/>
    <w:rsid w:val="00851F89"/>
    <w:rsid w:val="00873603"/>
    <w:rsid w:val="0088026C"/>
    <w:rsid w:val="00881987"/>
    <w:rsid w:val="008A2C7D"/>
    <w:rsid w:val="008B6524"/>
    <w:rsid w:val="008C449B"/>
    <w:rsid w:val="008C4B23"/>
    <w:rsid w:val="008F3575"/>
    <w:rsid w:val="008F6E2C"/>
    <w:rsid w:val="009123D8"/>
    <w:rsid w:val="00917B21"/>
    <w:rsid w:val="00923536"/>
    <w:rsid w:val="009303D9"/>
    <w:rsid w:val="00933C64"/>
    <w:rsid w:val="0094062B"/>
    <w:rsid w:val="0095070E"/>
    <w:rsid w:val="00970354"/>
    <w:rsid w:val="00972203"/>
    <w:rsid w:val="009C6363"/>
    <w:rsid w:val="009E4374"/>
    <w:rsid w:val="009E4DBE"/>
    <w:rsid w:val="009F1500"/>
    <w:rsid w:val="009F1D79"/>
    <w:rsid w:val="00A059B3"/>
    <w:rsid w:val="00A0630E"/>
    <w:rsid w:val="00A17372"/>
    <w:rsid w:val="00A4165B"/>
    <w:rsid w:val="00A43F28"/>
    <w:rsid w:val="00A445AD"/>
    <w:rsid w:val="00A51949"/>
    <w:rsid w:val="00A6252B"/>
    <w:rsid w:val="00A71DD7"/>
    <w:rsid w:val="00A74BA9"/>
    <w:rsid w:val="00A90EAB"/>
    <w:rsid w:val="00A95D24"/>
    <w:rsid w:val="00AA4A68"/>
    <w:rsid w:val="00AE3409"/>
    <w:rsid w:val="00AE4FD1"/>
    <w:rsid w:val="00AF420B"/>
    <w:rsid w:val="00AF6983"/>
    <w:rsid w:val="00B023E2"/>
    <w:rsid w:val="00B11A60"/>
    <w:rsid w:val="00B138EC"/>
    <w:rsid w:val="00B22613"/>
    <w:rsid w:val="00B44A76"/>
    <w:rsid w:val="00B465BB"/>
    <w:rsid w:val="00B73F2F"/>
    <w:rsid w:val="00B768D1"/>
    <w:rsid w:val="00BA1025"/>
    <w:rsid w:val="00BC3420"/>
    <w:rsid w:val="00BC4F4F"/>
    <w:rsid w:val="00BD512C"/>
    <w:rsid w:val="00BD670B"/>
    <w:rsid w:val="00BE7D3C"/>
    <w:rsid w:val="00BF0EA6"/>
    <w:rsid w:val="00BF5FF6"/>
    <w:rsid w:val="00C0207F"/>
    <w:rsid w:val="00C058AD"/>
    <w:rsid w:val="00C16117"/>
    <w:rsid w:val="00C3075A"/>
    <w:rsid w:val="00C41EE6"/>
    <w:rsid w:val="00C7140B"/>
    <w:rsid w:val="00C919A4"/>
    <w:rsid w:val="00CA4392"/>
    <w:rsid w:val="00CC393F"/>
    <w:rsid w:val="00CE1F45"/>
    <w:rsid w:val="00CF2DED"/>
    <w:rsid w:val="00D00A61"/>
    <w:rsid w:val="00D10C47"/>
    <w:rsid w:val="00D2176E"/>
    <w:rsid w:val="00D304CC"/>
    <w:rsid w:val="00D31757"/>
    <w:rsid w:val="00D43413"/>
    <w:rsid w:val="00D503F2"/>
    <w:rsid w:val="00D632BE"/>
    <w:rsid w:val="00D65E82"/>
    <w:rsid w:val="00D72D06"/>
    <w:rsid w:val="00D7522C"/>
    <w:rsid w:val="00D7536F"/>
    <w:rsid w:val="00D76668"/>
    <w:rsid w:val="00D83DBF"/>
    <w:rsid w:val="00D90EF5"/>
    <w:rsid w:val="00D91C17"/>
    <w:rsid w:val="00DD2B7D"/>
    <w:rsid w:val="00DD419A"/>
    <w:rsid w:val="00DF6597"/>
    <w:rsid w:val="00E07383"/>
    <w:rsid w:val="00E165BC"/>
    <w:rsid w:val="00E27187"/>
    <w:rsid w:val="00E35D12"/>
    <w:rsid w:val="00E5239B"/>
    <w:rsid w:val="00E5571D"/>
    <w:rsid w:val="00E55F4A"/>
    <w:rsid w:val="00E61E12"/>
    <w:rsid w:val="00E7596C"/>
    <w:rsid w:val="00E81C75"/>
    <w:rsid w:val="00E84B6D"/>
    <w:rsid w:val="00E878F2"/>
    <w:rsid w:val="00ED0149"/>
    <w:rsid w:val="00EE346D"/>
    <w:rsid w:val="00EF07C3"/>
    <w:rsid w:val="00EF5574"/>
    <w:rsid w:val="00EF7DE3"/>
    <w:rsid w:val="00F03103"/>
    <w:rsid w:val="00F15640"/>
    <w:rsid w:val="00F23D30"/>
    <w:rsid w:val="00F271DE"/>
    <w:rsid w:val="00F43DC6"/>
    <w:rsid w:val="00F44730"/>
    <w:rsid w:val="00F627DA"/>
    <w:rsid w:val="00F7288F"/>
    <w:rsid w:val="00F847A6"/>
    <w:rsid w:val="00F90875"/>
    <w:rsid w:val="00F9441B"/>
    <w:rsid w:val="00F97ED9"/>
    <w:rsid w:val="00FA30C8"/>
    <w:rsid w:val="00FA4C32"/>
    <w:rsid w:val="00FB785A"/>
    <w:rsid w:val="00FC3022"/>
    <w:rsid w:val="00FD0D4C"/>
    <w:rsid w:val="00FE0D88"/>
    <w:rsid w:val="00FE7114"/>
    <w:rsid w:val="00FF1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EBD49D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D65E82"/>
    <w:pPr>
      <w:ind w:start="36pt" w:hanging="36pt"/>
    </w:pPr>
  </w:style>
  <w:style w:type="paragraph" w:styleId="ListParagraph">
    <w:name w:val="List Paragraph"/>
    <w:basedOn w:val="Normal"/>
    <w:uiPriority w:val="34"/>
    <w:qFormat/>
    <w:rsid w:val="00D503F2"/>
    <w:pPr>
      <w:ind w:start="36pt"/>
      <w:contextualSpacing/>
    </w:pPr>
  </w:style>
  <w:style w:type="table" w:styleId="TableGrid">
    <w:name w:val="Table Grid"/>
    <w:basedOn w:val="TableNormal"/>
    <w:rsid w:val="009E4DB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964571">
      <w:bodyDiv w:val="1"/>
      <w:marLeft w:val="0pt"/>
      <w:marRight w:val="0pt"/>
      <w:marTop w:val="0pt"/>
      <w:marBottom w:val="0pt"/>
      <w:divBdr>
        <w:top w:val="none" w:sz="0" w:space="0" w:color="auto"/>
        <w:left w:val="none" w:sz="0" w:space="0" w:color="auto"/>
        <w:bottom w:val="none" w:sz="0" w:space="0" w:color="auto"/>
        <w:right w:val="none" w:sz="0" w:space="0" w:color="auto"/>
      </w:divBdr>
    </w:div>
    <w:div w:id="424958516">
      <w:bodyDiv w:val="1"/>
      <w:marLeft w:val="0pt"/>
      <w:marRight w:val="0pt"/>
      <w:marTop w:val="0pt"/>
      <w:marBottom w:val="0pt"/>
      <w:divBdr>
        <w:top w:val="none" w:sz="0" w:space="0" w:color="auto"/>
        <w:left w:val="none" w:sz="0" w:space="0" w:color="auto"/>
        <w:bottom w:val="none" w:sz="0" w:space="0" w:color="auto"/>
        <w:right w:val="none" w:sz="0" w:space="0" w:color="auto"/>
      </w:divBdr>
    </w:div>
    <w:div w:id="451486623">
      <w:bodyDiv w:val="1"/>
      <w:marLeft w:val="0pt"/>
      <w:marRight w:val="0pt"/>
      <w:marTop w:val="0pt"/>
      <w:marBottom w:val="0pt"/>
      <w:divBdr>
        <w:top w:val="none" w:sz="0" w:space="0" w:color="auto"/>
        <w:left w:val="none" w:sz="0" w:space="0" w:color="auto"/>
        <w:bottom w:val="none" w:sz="0" w:space="0" w:color="auto"/>
        <w:right w:val="none" w:sz="0" w:space="0" w:color="auto"/>
      </w:divBdr>
    </w:div>
    <w:div w:id="80550992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6555186">
          <w:marLeft w:val="0pt"/>
          <w:marRight w:val="0pt"/>
          <w:marTop w:val="0pt"/>
          <w:marBottom w:val="0pt"/>
          <w:divBdr>
            <w:top w:val="none" w:sz="0" w:space="0" w:color="auto"/>
            <w:left w:val="none" w:sz="0" w:space="0" w:color="auto"/>
            <w:bottom w:val="none" w:sz="0" w:space="0" w:color="auto"/>
            <w:right w:val="none" w:sz="0" w:space="0" w:color="auto"/>
          </w:divBdr>
          <w:divsChild>
            <w:div w:id="13263128">
              <w:marLeft w:val="0pt"/>
              <w:marRight w:val="0pt"/>
              <w:marTop w:val="0pt"/>
              <w:marBottom w:val="0pt"/>
              <w:divBdr>
                <w:top w:val="none" w:sz="0" w:space="0" w:color="auto"/>
                <w:left w:val="none" w:sz="0" w:space="0" w:color="auto"/>
                <w:bottom w:val="none" w:sz="0" w:space="0" w:color="auto"/>
                <w:right w:val="none" w:sz="0" w:space="0" w:color="auto"/>
              </w:divBdr>
              <w:divsChild>
                <w:div w:id="1742286337">
                  <w:marLeft w:val="0pt"/>
                  <w:marRight w:val="0pt"/>
                  <w:marTop w:val="0pt"/>
                  <w:marBottom w:val="0pt"/>
                  <w:divBdr>
                    <w:top w:val="none" w:sz="0" w:space="0" w:color="auto"/>
                    <w:left w:val="none" w:sz="0" w:space="0" w:color="auto"/>
                    <w:bottom w:val="none" w:sz="0" w:space="0" w:color="auto"/>
                    <w:right w:val="none" w:sz="0" w:space="0" w:color="auto"/>
                  </w:divBdr>
                  <w:divsChild>
                    <w:div w:id="154807672">
                      <w:marLeft w:val="0pt"/>
                      <w:marRight w:val="0pt"/>
                      <w:marTop w:val="0pt"/>
                      <w:marBottom w:val="0pt"/>
                      <w:divBdr>
                        <w:top w:val="none" w:sz="0" w:space="0" w:color="auto"/>
                        <w:left w:val="none" w:sz="0" w:space="0" w:color="auto"/>
                        <w:bottom w:val="none" w:sz="0" w:space="0" w:color="auto"/>
                        <w:right w:val="none" w:sz="0" w:space="0" w:color="auto"/>
                      </w:divBdr>
                      <w:divsChild>
                        <w:div w:id="112747617">
                          <w:marLeft w:val="0pt"/>
                          <w:marRight w:val="0pt"/>
                          <w:marTop w:val="0pt"/>
                          <w:marBottom w:val="0pt"/>
                          <w:divBdr>
                            <w:top w:val="none" w:sz="0" w:space="0" w:color="auto"/>
                            <w:left w:val="none" w:sz="0" w:space="0" w:color="auto"/>
                            <w:bottom w:val="none" w:sz="0" w:space="0" w:color="auto"/>
                            <w:right w:val="none" w:sz="0" w:space="0" w:color="auto"/>
                          </w:divBdr>
                          <w:divsChild>
                            <w:div w:id="1245844328">
                              <w:marLeft w:val="0pt"/>
                              <w:marRight w:val="0pt"/>
                              <w:marTop w:val="0pt"/>
                              <w:marBottom w:val="0pt"/>
                              <w:divBdr>
                                <w:top w:val="none" w:sz="0" w:space="0" w:color="auto"/>
                                <w:left w:val="none" w:sz="0" w:space="0" w:color="auto"/>
                                <w:bottom w:val="none" w:sz="0" w:space="0" w:color="auto"/>
                                <w:right w:val="none" w:sz="0" w:space="0" w:color="auto"/>
                              </w:divBdr>
                              <w:divsChild>
                                <w:div w:id="160769221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135353">
          <w:marLeft w:val="0pt"/>
          <w:marRight w:val="0pt"/>
          <w:marTop w:val="0pt"/>
          <w:marBottom w:val="0pt"/>
          <w:divBdr>
            <w:top w:val="none" w:sz="0" w:space="0" w:color="auto"/>
            <w:left w:val="none" w:sz="0" w:space="0" w:color="auto"/>
            <w:bottom w:val="none" w:sz="0" w:space="0" w:color="auto"/>
            <w:right w:val="none" w:sz="0" w:space="0" w:color="auto"/>
          </w:divBdr>
          <w:divsChild>
            <w:div w:id="1410612242">
              <w:marLeft w:val="0pt"/>
              <w:marRight w:val="0pt"/>
              <w:marTop w:val="0pt"/>
              <w:marBottom w:val="0pt"/>
              <w:divBdr>
                <w:top w:val="none" w:sz="0" w:space="0" w:color="auto"/>
                <w:left w:val="none" w:sz="0" w:space="0" w:color="auto"/>
                <w:bottom w:val="none" w:sz="0" w:space="0" w:color="auto"/>
                <w:right w:val="none" w:sz="0" w:space="0" w:color="auto"/>
              </w:divBdr>
              <w:divsChild>
                <w:div w:id="2115707772">
                  <w:marLeft w:val="0pt"/>
                  <w:marRight w:val="0pt"/>
                  <w:marTop w:val="0pt"/>
                  <w:marBottom w:val="0pt"/>
                  <w:divBdr>
                    <w:top w:val="none" w:sz="0" w:space="0" w:color="auto"/>
                    <w:left w:val="none" w:sz="0" w:space="0" w:color="auto"/>
                    <w:bottom w:val="none" w:sz="0" w:space="0" w:color="auto"/>
                    <w:right w:val="none" w:sz="0" w:space="0" w:color="auto"/>
                  </w:divBdr>
                  <w:divsChild>
                    <w:div w:id="1778864070">
                      <w:marLeft w:val="0pt"/>
                      <w:marRight w:val="0pt"/>
                      <w:marTop w:val="0pt"/>
                      <w:marBottom w:val="0pt"/>
                      <w:divBdr>
                        <w:top w:val="none" w:sz="0" w:space="0" w:color="auto"/>
                        <w:left w:val="none" w:sz="0" w:space="0" w:color="auto"/>
                        <w:bottom w:val="none" w:sz="0" w:space="0" w:color="auto"/>
                        <w:right w:val="none" w:sz="0" w:space="0" w:color="auto"/>
                      </w:divBdr>
                      <w:divsChild>
                        <w:div w:id="1810897571">
                          <w:marLeft w:val="0pt"/>
                          <w:marRight w:val="0pt"/>
                          <w:marTop w:val="0pt"/>
                          <w:marBottom w:val="12pt"/>
                          <w:divBdr>
                            <w:top w:val="none" w:sz="0" w:space="0" w:color="auto"/>
                            <w:left w:val="none" w:sz="0" w:space="0" w:color="auto"/>
                            <w:bottom w:val="none" w:sz="0" w:space="0" w:color="auto"/>
                            <w:right w:val="none" w:sz="0" w:space="0" w:color="auto"/>
                          </w:divBdr>
                          <w:divsChild>
                            <w:div w:id="172576151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520843">
      <w:bodyDiv w:val="1"/>
      <w:marLeft w:val="0pt"/>
      <w:marRight w:val="0pt"/>
      <w:marTop w:val="0pt"/>
      <w:marBottom w:val="0pt"/>
      <w:divBdr>
        <w:top w:val="none" w:sz="0" w:space="0" w:color="auto"/>
        <w:left w:val="none" w:sz="0" w:space="0" w:color="auto"/>
        <w:bottom w:val="none" w:sz="0" w:space="0" w:color="auto"/>
        <w:right w:val="none" w:sz="0" w:space="0" w:color="auto"/>
      </w:divBdr>
    </w:div>
    <w:div w:id="1528175251">
      <w:bodyDiv w:val="1"/>
      <w:marLeft w:val="0pt"/>
      <w:marRight w:val="0pt"/>
      <w:marTop w:val="0pt"/>
      <w:marBottom w:val="0pt"/>
      <w:divBdr>
        <w:top w:val="none" w:sz="0" w:space="0" w:color="auto"/>
        <w:left w:val="none" w:sz="0" w:space="0" w:color="auto"/>
        <w:bottom w:val="none" w:sz="0" w:space="0" w:color="auto"/>
        <w:right w:val="none" w:sz="0" w:space="0" w:color="auto"/>
      </w:divBdr>
    </w:div>
    <w:div w:id="1867716484">
      <w:bodyDiv w:val="1"/>
      <w:marLeft w:val="0pt"/>
      <w:marRight w:val="0pt"/>
      <w:marTop w:val="0pt"/>
      <w:marBottom w:val="0pt"/>
      <w:divBdr>
        <w:top w:val="none" w:sz="0" w:space="0" w:color="auto"/>
        <w:left w:val="none" w:sz="0" w:space="0" w:color="auto"/>
        <w:bottom w:val="none" w:sz="0" w:space="0" w:color="auto"/>
        <w:right w:val="none" w:sz="0" w:space="0" w:color="auto"/>
      </w:divBdr>
    </w:div>
    <w:div w:id="20859542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23</TotalTime>
  <Pages>6</Pages>
  <Words>12079</Words>
  <Characters>68854</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laire O Brien</cp:lastModifiedBy>
  <cp:revision>25</cp:revision>
  <dcterms:created xsi:type="dcterms:W3CDTF">2024-09-17T03:07:00Z</dcterms:created>
  <dcterms:modified xsi:type="dcterms:W3CDTF">2024-09-27T05:14: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5"&gt;&lt;session id="v6ocle43"/&gt;&lt;style id="http://www.zotero.org/styles/elsevier-harvard" hasBibliography="1" bibliographyStyleHasBeenSet="1"/&gt;&lt;prefs&gt;&lt;pref name="fieldType" value="Field"/&gt;&lt;/prefs&gt;&lt;/data&gt;</vt:lpwstr>
  </property>
</Properties>
</file>